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2.xml" ContentType="application/vnd.ms-office.classificationlabels+xml"/>
  <Override PartName="/docMetadata/LabelInfo7.xml" ContentType="application/vnd.ms-office.classificationlabels+xml"/>
  <Override PartName="/docMetadata/LabelInfo12.xml" ContentType="application/vnd.ms-office.classificationlabels+xml"/>
  <Override PartName="/docMetadata/LabelInfo1.xml" ContentType="application/vnd.ms-office.classificationlabels+xml"/>
  <Override PartName="/docMetadata/LabelInfo6.xml" ContentType="application/vnd.ms-office.classificationlabels+xml"/>
  <Override PartName="/docMetadata/LabelInfo11.xml" ContentType="application/vnd.ms-office.classificationlabels+xml"/>
  <Override PartName="/docMetadata/LabelInfo10.xml" ContentType="application/vnd.ms-office.classificationlabels+xml"/>
  <Override PartName="/docMetadata/LabelInfo0.xml" ContentType="application/vnd.ms-office.classificationlabels+xml"/>
  <Override PartName="/docMetadata/LabelInfo5.xml" ContentType="application/vnd.ms-office.classificationlabels+xml"/>
  <Override PartName="/docMetadata/LabelInfo3.xml" ContentType="application/vnd.ms-office.classificationlabels+xml"/>
  <Override PartName="/docMetadata/LabelInfo9.xml" ContentType="application/vnd.ms-office.classificationlabels+xml"/>
  <Override PartName="/docMetadata/LabelInfo.xml" ContentType="application/vnd.ms-office.classificationlabels+xml"/>
  <Override PartName="/docMetadata/LabelInfo4.xml" ContentType="application/vnd.ms-office.classificationlabels+xml"/>
  <Override PartName="/docMetadata/LabelInfo13.xml" ContentType="application/vnd.ms-office.classificationlabels+xml"/>
  <Override PartName="/docMetadata/LabelInfo8.xml" ContentType="application/vnd.ms-office.classificationlabels+xml"/>
</Types>
</file>

<file path=_rels/.rels><?xml version="1.0" encoding="UTF-8" standalone="yes"?>
<Relationships xmlns="http://schemas.openxmlformats.org/package/2006/relationships"><Relationship Id="rId8" Type="http://schemas.microsoft.com/office/2020/02/relationships/classificationlabels" Target="docMetadata/LabelInfo2.xml"/><Relationship Id="rId13" Type="http://schemas.microsoft.com/office/2020/02/relationships/classificationlabels" Target="docMetadata/LabelInfo7.xml"/><Relationship Id="rId18" Type="http://schemas.microsoft.com/office/2020/02/relationships/classificationlabels" Target="docMetadata/LabelInfo12.xml"/><Relationship Id="rId3" Type="http://schemas.openxmlformats.org/officeDocument/2006/relationships/extended-properties" Target="docProps/app.xml"/><Relationship Id="rId7" Type="http://schemas.microsoft.com/office/2020/02/relationships/classificationlabels" Target="docMetadata/LabelInfo1.xml"/><Relationship Id="rId12" Type="http://schemas.microsoft.com/office/2020/02/relationships/classificationlabels" Target="docMetadata/LabelInfo6.xml"/><Relationship Id="rId17" Type="http://schemas.microsoft.com/office/2020/02/relationships/classificationlabels" Target="docMetadata/LabelInfo11.xml"/><Relationship Id="rId2" Type="http://schemas.openxmlformats.org/package/2006/relationships/metadata/core-properties" Target="docProps/core.xml"/><Relationship Id="rId16" Type="http://schemas.microsoft.com/office/2020/02/relationships/classificationlabels" Target="docMetadata/LabelInfo10.xml"/><Relationship Id="rId1" Type="http://schemas.openxmlformats.org/officeDocument/2006/relationships/officeDocument" Target="word/document.xml"/><Relationship Id="rId6" Type="http://schemas.microsoft.com/office/2020/02/relationships/classificationlabels" Target="docMetadata/LabelInfo0.xml"/><Relationship Id="rId11" Type="http://schemas.microsoft.com/office/2020/02/relationships/classificationlabels" Target="docMetadata/LabelInfo5.xml"/><Relationship Id="rId5" Type="http://schemas.microsoft.com/office/2020/02/relationships/classificationlabels" Target="docMetadata/LabelInfo3.xml"/><Relationship Id="rId15" Type="http://schemas.microsoft.com/office/2020/02/relationships/classificationlabels" Target="docMetadata/LabelInfo9.xml"/><Relationship Id="rId19" Type="http://schemas.microsoft.com/office/2020/02/relationships/classificationlabels" Target="docMetadata/LabelInfo.xml"/><Relationship Id="rId10" Type="http://schemas.microsoft.com/office/2020/02/relationships/classificationlabels" Target="docMetadata/LabelInfo4.xml"/><Relationship Id="rId4" Type="http://schemas.openxmlformats.org/officeDocument/2006/relationships/custom-properties" Target="docProps/custom.xml"/><Relationship Id="rId14" Type="http://schemas.microsoft.com/office/2020/02/relationships/classificationlabels" Target="docMetadata/LabelInfo13.xml"/><Relationship Id="rId9" Type="http://schemas.microsoft.com/office/2020/02/relationships/classificationlabels" Target="docMetadata/LabelInfo8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AABCF3A" w14:textId="0AE4DF39" w:rsidR="00207C5D" w:rsidRPr="00222BD5" w:rsidRDefault="00A86BC9" w:rsidP="00DB1DDF">
      <w:pPr>
        <w:pStyle w:val="Ttulo"/>
        <w:rPr>
          <w:b/>
          <w:bCs/>
          <w:lang w:val="es-CO"/>
        </w:rPr>
      </w:pPr>
      <w:r w:rsidRPr="00222BD5">
        <w:rPr>
          <w:b/>
          <w:bCs/>
          <w:lang w:val="es-CO"/>
        </w:rPr>
        <w:t>LABORATORIO NO. 1</w:t>
      </w:r>
      <w:r w:rsidR="00C002E4" w:rsidRPr="00222BD5">
        <w:rPr>
          <w:b/>
          <w:bCs/>
          <w:lang w:val="es-CO"/>
        </w:rPr>
        <w:t>2</w:t>
      </w:r>
      <w:r w:rsidRPr="00222BD5">
        <w:rPr>
          <w:b/>
          <w:bCs/>
          <w:lang w:val="es-CO"/>
        </w:rPr>
        <w:t>: GRAFOS</w:t>
      </w:r>
    </w:p>
    <w:p w14:paraId="6307980E" w14:textId="2FB33A8A" w:rsidR="00B44E43" w:rsidRPr="00222BD5" w:rsidRDefault="00B44E43" w:rsidP="0077685C">
      <w:pPr>
        <w:pStyle w:val="Ttulo1"/>
        <w:jc w:val="both"/>
        <w:rPr>
          <w:rFonts w:asciiTheme="minorHAnsi" w:hAnsiTheme="minorHAnsi" w:cstheme="minorHAnsi"/>
          <w:color w:val="auto"/>
          <w:lang w:val="es-CO"/>
        </w:rPr>
      </w:pPr>
      <w:r w:rsidRPr="00222BD5">
        <w:rPr>
          <w:rFonts w:asciiTheme="minorHAnsi" w:hAnsiTheme="minorHAnsi" w:cstheme="minorHAnsi"/>
          <w:color w:val="auto"/>
          <w:lang w:val="es-CO"/>
        </w:rPr>
        <w:t>Objetivo</w:t>
      </w:r>
      <w:r w:rsidR="00D74DAF" w:rsidRPr="00222BD5">
        <w:rPr>
          <w:rFonts w:asciiTheme="minorHAnsi" w:hAnsiTheme="minorHAnsi" w:cstheme="minorHAnsi"/>
          <w:color w:val="auto"/>
          <w:lang w:val="es-CO"/>
        </w:rPr>
        <w:t>s</w:t>
      </w:r>
    </w:p>
    <w:p w14:paraId="7D24CA0F" w14:textId="4B537A74" w:rsidR="3CB96B21" w:rsidRPr="00222BD5" w:rsidRDefault="00F05893" w:rsidP="00DB1DDF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>Utilizar</w:t>
      </w:r>
      <w:r w:rsidR="004D7682" w:rsidRPr="00222BD5">
        <w:rPr>
          <w:rFonts w:asciiTheme="minorHAnsi" w:hAnsiTheme="minorHAnsi" w:cstheme="minorHAnsi"/>
          <w:lang w:val="es-CO"/>
        </w:rPr>
        <w:t xml:space="preserve"> </w:t>
      </w:r>
      <w:r w:rsidRPr="00222BD5">
        <w:rPr>
          <w:rFonts w:asciiTheme="minorHAnsi" w:hAnsiTheme="minorHAnsi" w:cstheme="minorHAnsi"/>
          <w:lang w:val="es-CO"/>
        </w:rPr>
        <w:t>el</w:t>
      </w:r>
      <w:r w:rsidR="004D7682" w:rsidRPr="00222BD5">
        <w:rPr>
          <w:rFonts w:asciiTheme="minorHAnsi" w:hAnsiTheme="minorHAnsi" w:cstheme="minorHAnsi"/>
          <w:lang w:val="es-CO"/>
        </w:rPr>
        <w:t xml:space="preserve"> Tipo Abstracto de Datos</w:t>
      </w:r>
      <w:r w:rsidRPr="00222BD5">
        <w:rPr>
          <w:rFonts w:asciiTheme="minorHAnsi" w:hAnsiTheme="minorHAnsi" w:cstheme="minorHAnsi"/>
          <w:lang w:val="es-CO"/>
        </w:rPr>
        <w:t xml:space="preserve"> Grafo</w:t>
      </w:r>
      <w:r w:rsidR="004D7682" w:rsidRPr="00222BD5">
        <w:rPr>
          <w:rFonts w:asciiTheme="minorHAnsi" w:hAnsiTheme="minorHAnsi" w:cstheme="minorHAnsi"/>
          <w:lang w:val="es-CO"/>
        </w:rPr>
        <w:t xml:space="preserve"> para </w:t>
      </w:r>
      <w:r w:rsidRPr="00222BD5">
        <w:rPr>
          <w:rFonts w:asciiTheme="minorHAnsi" w:hAnsiTheme="minorHAnsi" w:cstheme="minorHAnsi"/>
          <w:lang w:val="es-CO"/>
        </w:rPr>
        <w:t xml:space="preserve">solucionar problemas </w:t>
      </w:r>
      <w:r w:rsidR="00A110D9" w:rsidRPr="00222BD5">
        <w:rPr>
          <w:rFonts w:asciiTheme="minorHAnsi" w:hAnsiTheme="minorHAnsi" w:cstheme="minorHAnsi"/>
          <w:lang w:val="es-CO"/>
        </w:rPr>
        <w:t>computacionales</w:t>
      </w:r>
      <w:r w:rsidRPr="00222BD5">
        <w:rPr>
          <w:rFonts w:asciiTheme="minorHAnsi" w:hAnsiTheme="minorHAnsi" w:cstheme="minorHAnsi"/>
          <w:lang w:val="es-CO"/>
        </w:rPr>
        <w:t xml:space="preserve"> que requieran modelar relaciones matriciales</w:t>
      </w:r>
      <w:r w:rsidR="00443B5E" w:rsidRPr="00222BD5">
        <w:rPr>
          <w:rFonts w:asciiTheme="minorHAnsi" w:hAnsiTheme="minorHAnsi" w:cstheme="minorHAnsi"/>
          <w:lang w:val="es-CO"/>
        </w:rPr>
        <w:t>.</w:t>
      </w:r>
    </w:p>
    <w:p w14:paraId="6E0BBBF5" w14:textId="4DDDA6C4" w:rsidR="0008221F" w:rsidRPr="00222BD5" w:rsidRDefault="00C002E4" w:rsidP="00DB1DDF">
      <w:pPr>
        <w:pStyle w:val="Prrafodelista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 xml:space="preserve">Comenzar la implementación del </w:t>
      </w:r>
      <w:r w:rsidR="00A00E5A" w:rsidRPr="00222BD5">
        <w:rPr>
          <w:lang w:val="es-CO"/>
        </w:rPr>
        <w:t>reto 4</w:t>
      </w:r>
      <w:r w:rsidR="00443B5E" w:rsidRPr="00222BD5">
        <w:rPr>
          <w:lang w:val="es-CO"/>
        </w:rPr>
        <w:t>.</w:t>
      </w:r>
    </w:p>
    <w:p w14:paraId="69CB9AB6" w14:textId="5C8D9865" w:rsidR="00A00E5A" w:rsidRPr="00222BD5" w:rsidRDefault="00A00E5A" w:rsidP="00DB1DDF">
      <w:pPr>
        <w:pStyle w:val="Prrafodelista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>Utilizar algunos algoritmos básicos de recorridos sobre grafos</w:t>
      </w:r>
      <w:r w:rsidR="00443B5E" w:rsidRPr="00222BD5">
        <w:rPr>
          <w:lang w:val="es-CO"/>
        </w:rPr>
        <w:t>.</w:t>
      </w:r>
    </w:p>
    <w:p w14:paraId="5DF991CF" w14:textId="3F1C35E1" w:rsidR="00826D97" w:rsidRPr="00222BD5" w:rsidRDefault="00826D97" w:rsidP="00DB1DDF">
      <w:pPr>
        <w:pStyle w:val="Prrafodelista"/>
        <w:numPr>
          <w:ilvl w:val="0"/>
          <w:numId w:val="30"/>
        </w:numPr>
        <w:spacing w:after="240" w:line="240" w:lineRule="auto"/>
        <w:jc w:val="both"/>
        <w:rPr>
          <w:lang w:val="es-CO"/>
        </w:rPr>
      </w:pPr>
      <w:r w:rsidRPr="00222BD5">
        <w:rPr>
          <w:lang w:val="es-CO"/>
        </w:rPr>
        <w:t xml:space="preserve">Integrar los </w:t>
      </w:r>
      <w:r w:rsidR="004D7682" w:rsidRPr="00222BD5">
        <w:rPr>
          <w:i/>
          <w:iCs/>
          <w:lang w:val="es-CO"/>
        </w:rPr>
        <w:t>grafos</w:t>
      </w:r>
      <w:r w:rsidRPr="00222BD5">
        <w:rPr>
          <w:lang w:val="es-CO"/>
        </w:rPr>
        <w:t xml:space="preserve"> con las otras estructuras de datos vistas en el curso</w:t>
      </w:r>
      <w:r w:rsidR="00443B5E" w:rsidRPr="00222BD5">
        <w:rPr>
          <w:lang w:val="es-CO"/>
        </w:rPr>
        <w:t>.</w:t>
      </w:r>
    </w:p>
    <w:p w14:paraId="20E0A320" w14:textId="6BCE002C" w:rsidR="00E8524F" w:rsidRPr="00222BD5" w:rsidRDefault="00E8524F" w:rsidP="0077685C">
      <w:pPr>
        <w:pStyle w:val="Ttulo1"/>
        <w:jc w:val="both"/>
        <w:rPr>
          <w:rFonts w:asciiTheme="minorHAnsi" w:hAnsiTheme="minorHAnsi" w:cstheme="minorHAnsi"/>
          <w:color w:val="auto"/>
          <w:lang w:val="es-CO"/>
        </w:rPr>
      </w:pPr>
      <w:r w:rsidRPr="00222BD5">
        <w:rPr>
          <w:rFonts w:asciiTheme="minorHAnsi" w:hAnsiTheme="minorHAnsi" w:cstheme="minorHAnsi"/>
          <w:color w:val="auto"/>
          <w:lang w:val="es-CO"/>
        </w:rPr>
        <w:t>Desarrollo</w:t>
      </w:r>
    </w:p>
    <w:p w14:paraId="1BEFEE01" w14:textId="43DE2784" w:rsidR="00F1031E" w:rsidRPr="00222BD5" w:rsidRDefault="00586BE2" w:rsidP="0077685C">
      <w:pPr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En los grupos previamente definidos </w:t>
      </w:r>
      <w:r w:rsidR="036E0B34" w:rsidRPr="00222BD5">
        <w:rPr>
          <w:rFonts w:asciiTheme="minorHAnsi" w:hAnsiTheme="minorHAnsi" w:cstheme="minorHAnsi"/>
          <w:lang w:val="es-CO"/>
        </w:rPr>
        <w:t>sigan los siguientes pasos para el laboratorio de hoy.</w:t>
      </w:r>
    </w:p>
    <w:p w14:paraId="3E012219" w14:textId="6D13D8BB" w:rsidR="00ED5FF9" w:rsidRPr="00222BD5" w:rsidRDefault="00ED5FF9" w:rsidP="0040020A">
      <w:pPr>
        <w:rPr>
          <w:rFonts w:asciiTheme="minorHAnsi" w:hAnsiTheme="minorHAnsi" w:cstheme="minorHAnsi"/>
          <w:lang w:val="es-CO"/>
        </w:rPr>
      </w:pPr>
      <w:bookmarkStart w:id="0" w:name="_GoBack"/>
      <w:bookmarkEnd w:id="0"/>
      <w:r w:rsidRPr="00222BD5">
        <w:rPr>
          <w:rFonts w:asciiTheme="minorHAnsi" w:hAnsiTheme="minorHAnsi" w:cstheme="minorHAnsi"/>
          <w:b/>
          <w:bCs/>
          <w:lang w:val="es-CO"/>
        </w:rPr>
        <w:t xml:space="preserve">Pregunta </w:t>
      </w:r>
      <w:r w:rsidR="009329F1" w:rsidRPr="00222BD5">
        <w:rPr>
          <w:rFonts w:asciiTheme="minorHAnsi" w:hAnsiTheme="minorHAnsi" w:cstheme="minorHAnsi"/>
          <w:b/>
          <w:bCs/>
          <w:lang w:val="es-CO"/>
        </w:rPr>
        <w:t>1</w:t>
      </w:r>
      <w:r w:rsidR="004400AD" w:rsidRPr="00222BD5">
        <w:rPr>
          <w:rFonts w:asciiTheme="minorHAnsi" w:hAnsiTheme="minorHAnsi" w:cstheme="minorHAnsi"/>
          <w:b/>
          <w:bCs/>
          <w:lang w:val="es-CO"/>
        </w:rPr>
        <w:t>:</w:t>
      </w:r>
      <w:r w:rsidR="004400AD" w:rsidRPr="00222BD5">
        <w:rPr>
          <w:rFonts w:asciiTheme="minorHAnsi" w:hAnsiTheme="minorHAnsi" w:cstheme="minorHAnsi"/>
          <w:lang w:val="es-CO"/>
        </w:rPr>
        <w:t xml:space="preserve"> </w:t>
      </w:r>
      <w:r w:rsidR="0040020A" w:rsidRPr="00222BD5">
        <w:rPr>
          <w:rFonts w:asciiTheme="minorHAnsi" w:hAnsiTheme="minorHAnsi" w:cstheme="minorHAnsi"/>
          <w:lang w:val="es-CO"/>
        </w:rPr>
        <w:t xml:space="preserve">Presente </w:t>
      </w:r>
      <w:r w:rsidR="00F822F7" w:rsidRPr="00222BD5">
        <w:rPr>
          <w:rFonts w:asciiTheme="minorHAnsi" w:hAnsiTheme="minorHAnsi" w:cstheme="minorHAnsi"/>
          <w:lang w:val="es-CO"/>
        </w:rPr>
        <w:t>esta</w:t>
      </w:r>
      <w:r w:rsidR="0040020A" w:rsidRPr="00222BD5">
        <w:rPr>
          <w:rFonts w:asciiTheme="minorHAnsi" w:hAnsiTheme="minorHAnsi" w:cstheme="minorHAnsi"/>
          <w:lang w:val="es-CO"/>
        </w:rPr>
        <w:t xml:space="preserve"> tabla con la siguiente información</w:t>
      </w:r>
    </w:p>
    <w:p w14:paraId="3976B991" w14:textId="1AB9C027" w:rsidR="0040020A" w:rsidRPr="00222BD5" w:rsidRDefault="0040020A" w:rsidP="0040020A">
      <w:pPr>
        <w:rPr>
          <w:rFonts w:asciiTheme="minorHAnsi" w:hAnsiTheme="minorHAnsi" w:cstheme="minorHAnsi"/>
          <w:lang w:val="es-CO"/>
        </w:rPr>
      </w:pPr>
    </w:p>
    <w:tbl>
      <w:tblPr>
        <w:tblStyle w:val="Tablaconcuadrcula"/>
        <w:tblW w:w="9493" w:type="dxa"/>
        <w:jc w:val="center"/>
        <w:tblLook w:val="04A0" w:firstRow="1" w:lastRow="0" w:firstColumn="1" w:lastColumn="0" w:noHBand="0" w:noVBand="1"/>
      </w:tblPr>
      <w:tblGrid>
        <w:gridCol w:w="1980"/>
        <w:gridCol w:w="1417"/>
        <w:gridCol w:w="1560"/>
        <w:gridCol w:w="1559"/>
        <w:gridCol w:w="2977"/>
      </w:tblGrid>
      <w:tr w:rsidR="00A20CB3" w:rsidRPr="00E953F6" w14:paraId="0B5D8887" w14:textId="0DC0BA34" w:rsidTr="00447342">
        <w:trPr>
          <w:jc w:val="center"/>
        </w:trPr>
        <w:tc>
          <w:tcPr>
            <w:tcW w:w="1980" w:type="dxa"/>
            <w:shd w:val="clear" w:color="auto" w:fill="F2F2F2" w:themeFill="background1" w:themeFillShade="F2"/>
          </w:tcPr>
          <w:p w14:paraId="1FB601D9" w14:textId="2BF59568" w:rsidR="00A20CB3" w:rsidRPr="00222BD5" w:rsidRDefault="00A143AF" w:rsidP="0040020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</w:t>
            </w:r>
            <w:r w:rsidR="00A20CB3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de archivos cargados</w:t>
            </w:r>
          </w:p>
        </w:tc>
        <w:tc>
          <w:tcPr>
            <w:tcW w:w="1417" w:type="dxa"/>
            <w:shd w:val="clear" w:color="auto" w:fill="F2F2F2" w:themeFill="background1" w:themeFillShade="F2"/>
          </w:tcPr>
          <w:p w14:paraId="5EBB11DD" w14:textId="2A40803C" w:rsidR="00A20CB3" w:rsidRPr="00222BD5" w:rsidRDefault="00A20CB3" w:rsidP="0040020A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 viajes cargados</w:t>
            </w:r>
          </w:p>
        </w:tc>
        <w:tc>
          <w:tcPr>
            <w:tcW w:w="1560" w:type="dxa"/>
            <w:shd w:val="clear" w:color="auto" w:fill="F2F2F2" w:themeFill="background1" w:themeFillShade="F2"/>
          </w:tcPr>
          <w:p w14:paraId="2471ABB7" w14:textId="2FA4F981" w:rsidR="00A20CB3" w:rsidRPr="00222BD5" w:rsidRDefault="00A20CB3" w:rsidP="00273F39">
            <w:pPr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No Vértices </w:t>
            </w:r>
            <w:r w:rsidR="00A143AF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en el </w:t>
            </w: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Grafo</w:t>
            </w:r>
          </w:p>
        </w:tc>
        <w:tc>
          <w:tcPr>
            <w:tcW w:w="1559" w:type="dxa"/>
            <w:shd w:val="clear" w:color="auto" w:fill="F2F2F2" w:themeFill="background1" w:themeFillShade="F2"/>
          </w:tcPr>
          <w:p w14:paraId="37D542B4" w14:textId="1E9B9A8E" w:rsidR="00A20CB3" w:rsidRPr="00222BD5" w:rsidRDefault="00A20CB3" w:rsidP="00273F39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No Arcos</w:t>
            </w:r>
            <w:r w:rsidR="00A143AF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en el</w:t>
            </w: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 Grafo</w:t>
            </w:r>
          </w:p>
        </w:tc>
        <w:tc>
          <w:tcPr>
            <w:tcW w:w="2977" w:type="dxa"/>
            <w:shd w:val="clear" w:color="auto" w:fill="F2F2F2" w:themeFill="background1" w:themeFillShade="F2"/>
          </w:tcPr>
          <w:p w14:paraId="35B422A6" w14:textId="50F08806" w:rsidR="00A20CB3" w:rsidRPr="00222BD5" w:rsidRDefault="00A20CB3" w:rsidP="00273F39">
            <w:pPr>
              <w:jc w:val="center"/>
              <w:rPr>
                <w:rFonts w:asciiTheme="minorHAnsi" w:hAnsiTheme="minorHAnsi" w:cstheme="minorHAnsi"/>
                <w:sz w:val="22"/>
                <w:szCs w:val="22"/>
                <w:lang w:val="es-CO"/>
              </w:rPr>
            </w:pPr>
            <w:r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 xml:space="preserve">No de componentes </w:t>
            </w:r>
            <w:r w:rsidR="00530340" w:rsidRPr="00222BD5">
              <w:rPr>
                <w:rFonts w:asciiTheme="minorHAnsi" w:hAnsiTheme="minorHAnsi" w:cstheme="minorHAnsi"/>
                <w:sz w:val="22"/>
                <w:szCs w:val="22"/>
                <w:lang w:val="es-CO"/>
              </w:rPr>
              <w:t>fuertemente conectados</w:t>
            </w:r>
          </w:p>
        </w:tc>
      </w:tr>
      <w:tr w:rsidR="00A20CB3" w:rsidRPr="00222BD5" w14:paraId="08D47A14" w14:textId="19B16EEA" w:rsidTr="00447342">
        <w:trPr>
          <w:jc w:val="center"/>
        </w:trPr>
        <w:tc>
          <w:tcPr>
            <w:tcW w:w="1980" w:type="dxa"/>
          </w:tcPr>
          <w:p w14:paraId="1E4B582B" w14:textId="53B80AD2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1</w:t>
            </w:r>
          </w:p>
        </w:tc>
        <w:tc>
          <w:tcPr>
            <w:tcW w:w="1417" w:type="dxa"/>
          </w:tcPr>
          <w:p w14:paraId="6E3AC31F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1560" w:type="dxa"/>
          </w:tcPr>
          <w:p w14:paraId="4B823B25" w14:textId="3914CE4A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1559" w:type="dxa"/>
          </w:tcPr>
          <w:p w14:paraId="5E23C5E5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2977" w:type="dxa"/>
          </w:tcPr>
          <w:p w14:paraId="46F8C37A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</w:tr>
      <w:tr w:rsidR="00A20CB3" w:rsidRPr="00222BD5" w14:paraId="6492AD6E" w14:textId="1AB3585B" w:rsidTr="00447342">
        <w:trPr>
          <w:jc w:val="center"/>
        </w:trPr>
        <w:tc>
          <w:tcPr>
            <w:tcW w:w="1980" w:type="dxa"/>
          </w:tcPr>
          <w:p w14:paraId="51EBA480" w14:textId="56840E34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2</w:t>
            </w:r>
          </w:p>
        </w:tc>
        <w:tc>
          <w:tcPr>
            <w:tcW w:w="1417" w:type="dxa"/>
          </w:tcPr>
          <w:p w14:paraId="6E496CF3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1560" w:type="dxa"/>
          </w:tcPr>
          <w:p w14:paraId="581298BE" w14:textId="40C55B39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1559" w:type="dxa"/>
          </w:tcPr>
          <w:p w14:paraId="5C7A8D7C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2977" w:type="dxa"/>
          </w:tcPr>
          <w:p w14:paraId="6D516636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</w:tr>
      <w:tr w:rsidR="00A20CB3" w:rsidRPr="00222BD5" w14:paraId="5ACEFC56" w14:textId="37428C18" w:rsidTr="00447342">
        <w:trPr>
          <w:jc w:val="center"/>
        </w:trPr>
        <w:tc>
          <w:tcPr>
            <w:tcW w:w="1980" w:type="dxa"/>
          </w:tcPr>
          <w:p w14:paraId="5DF9F554" w14:textId="2321BAA8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3</w:t>
            </w:r>
          </w:p>
        </w:tc>
        <w:tc>
          <w:tcPr>
            <w:tcW w:w="1417" w:type="dxa"/>
          </w:tcPr>
          <w:p w14:paraId="248BC34E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1560" w:type="dxa"/>
          </w:tcPr>
          <w:p w14:paraId="59456D3B" w14:textId="0A100B3C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1559" w:type="dxa"/>
          </w:tcPr>
          <w:p w14:paraId="577C68D8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2977" w:type="dxa"/>
          </w:tcPr>
          <w:p w14:paraId="0F0537EF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</w:tr>
      <w:tr w:rsidR="00A20CB3" w:rsidRPr="00222BD5" w14:paraId="7244C7F6" w14:textId="567DDF28" w:rsidTr="00447342">
        <w:trPr>
          <w:jc w:val="center"/>
        </w:trPr>
        <w:tc>
          <w:tcPr>
            <w:tcW w:w="1980" w:type="dxa"/>
          </w:tcPr>
          <w:p w14:paraId="4686C1A3" w14:textId="600289BC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  <w:r w:rsidRPr="00222BD5">
              <w:rPr>
                <w:rFonts w:asciiTheme="minorHAnsi" w:hAnsiTheme="minorHAnsi" w:cstheme="minorHAnsi"/>
                <w:lang w:val="es-CO"/>
              </w:rPr>
              <w:t>4</w:t>
            </w:r>
          </w:p>
        </w:tc>
        <w:tc>
          <w:tcPr>
            <w:tcW w:w="1417" w:type="dxa"/>
          </w:tcPr>
          <w:p w14:paraId="79A111B8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1560" w:type="dxa"/>
          </w:tcPr>
          <w:p w14:paraId="3ABF681A" w14:textId="0607F079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1559" w:type="dxa"/>
          </w:tcPr>
          <w:p w14:paraId="5C0977C6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  <w:tc>
          <w:tcPr>
            <w:tcW w:w="2977" w:type="dxa"/>
          </w:tcPr>
          <w:p w14:paraId="35E6E902" w14:textId="77777777" w:rsidR="00A20CB3" w:rsidRPr="00222BD5" w:rsidRDefault="00A20CB3" w:rsidP="0040020A">
            <w:pPr>
              <w:rPr>
                <w:rFonts w:asciiTheme="minorHAnsi" w:hAnsiTheme="minorHAnsi" w:cstheme="minorHAnsi"/>
                <w:lang w:val="es-CO"/>
              </w:rPr>
            </w:pPr>
          </w:p>
        </w:tc>
      </w:tr>
    </w:tbl>
    <w:p w14:paraId="2D3D7C6D" w14:textId="77777777" w:rsidR="00B0554E" w:rsidRPr="00222BD5" w:rsidRDefault="00B0554E" w:rsidP="00FB7926">
      <w:pPr>
        <w:pStyle w:val="Ttulo2"/>
        <w:rPr>
          <w:lang w:val="es-CO"/>
        </w:rPr>
      </w:pPr>
      <w:r w:rsidRPr="00222BD5">
        <w:rPr>
          <w:lang w:val="es-CO"/>
        </w:rPr>
        <w:t>Compartir el producto de la practica con los evaluadores</w:t>
      </w:r>
    </w:p>
    <w:p w14:paraId="2ADB2E7A" w14:textId="5066E3E6" w:rsidR="00B0554E" w:rsidRPr="00222BD5" w:rsidRDefault="00B0554E" w:rsidP="00BB62AD">
      <w:pPr>
        <w:spacing w:after="240"/>
        <w:jc w:val="both"/>
        <w:rPr>
          <w:rFonts w:asciiTheme="minorHAnsi" w:hAnsiTheme="minorHAnsi"/>
          <w:lang w:val="es-CO"/>
        </w:rPr>
      </w:pPr>
      <w:r w:rsidRPr="00222BD5">
        <w:rPr>
          <w:rFonts w:asciiTheme="minorHAnsi" w:hAnsiTheme="minorHAnsi"/>
          <w:lang w:val="es-CO"/>
        </w:rPr>
        <w:t xml:space="preserve">El resultado de este laboratorio es la implementación del requerimiento 1 del reto </w:t>
      </w:r>
      <w:r w:rsidR="000C1103" w:rsidRPr="00222BD5">
        <w:rPr>
          <w:rFonts w:asciiTheme="minorHAnsi" w:hAnsiTheme="minorHAnsi"/>
          <w:lang w:val="es-CO"/>
        </w:rPr>
        <w:t>4</w:t>
      </w:r>
      <w:r w:rsidRPr="00222BD5">
        <w:rPr>
          <w:rFonts w:asciiTheme="minorHAnsi" w:hAnsiTheme="minorHAnsi"/>
          <w:lang w:val="es-CO"/>
        </w:rPr>
        <w:t>. Para entregar exitosamente sus resultados de este laboratorio, por favor recuerde las siguientes indicaciones:</w:t>
      </w:r>
    </w:p>
    <w:p w14:paraId="3592BFBC" w14:textId="77777777" w:rsidR="00B0554E" w:rsidRPr="00222BD5" w:rsidRDefault="00B0554E" w:rsidP="00BB62AD">
      <w:pPr>
        <w:pStyle w:val="Prrafodelista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Invitar al profesor y monitores del laboratorio asignados.</w:t>
      </w:r>
    </w:p>
    <w:p w14:paraId="59D258BA" w14:textId="77777777" w:rsidR="00B0554E" w:rsidRPr="00222BD5" w:rsidRDefault="00B0554E" w:rsidP="00BB62AD">
      <w:pPr>
        <w:pStyle w:val="Prrafodelista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Incluir en el </w:t>
      </w:r>
      <w:r w:rsidRPr="00222BD5">
        <w:rPr>
          <w:b/>
          <w:bCs/>
          <w:sz w:val="24"/>
          <w:szCs w:val="24"/>
          <w:lang w:val="es-CO"/>
        </w:rPr>
        <w:t>README</w:t>
      </w:r>
      <w:r w:rsidRPr="00222BD5">
        <w:rPr>
          <w:sz w:val="24"/>
          <w:szCs w:val="24"/>
          <w:lang w:val="es-CO"/>
        </w:rPr>
        <w:t xml:space="preserve"> del repositorio los datos completos de los integrantes del grupo (nombre completo, correo Uniandes y código de estudiante).</w:t>
      </w:r>
    </w:p>
    <w:p w14:paraId="75A2B1B5" w14:textId="77777777" w:rsidR="00B0554E" w:rsidRPr="00222BD5" w:rsidRDefault="00B0554E" w:rsidP="00BB62AD">
      <w:pPr>
        <w:pStyle w:val="Prrafodelista"/>
        <w:numPr>
          <w:ilvl w:val="0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 xml:space="preserve">Incluir en la carpeta </w:t>
      </w:r>
      <w:r w:rsidRPr="00222BD5">
        <w:rPr>
          <w:i/>
          <w:iCs/>
          <w:sz w:val="24"/>
          <w:szCs w:val="24"/>
          <w:lang w:val="es-CO"/>
        </w:rPr>
        <w:t>Docs</w:t>
      </w:r>
      <w:r w:rsidRPr="00222BD5">
        <w:rPr>
          <w:sz w:val="24"/>
          <w:szCs w:val="24"/>
          <w:lang w:val="es-CO"/>
        </w:rPr>
        <w:t xml:space="preserve"> un documento en formato PDF que indique lo siguiente:</w:t>
      </w:r>
    </w:p>
    <w:p w14:paraId="7D885A4C" w14:textId="77777777" w:rsidR="00B0554E" w:rsidRPr="00222BD5" w:rsidRDefault="00B0554E" w:rsidP="00BB62AD">
      <w:pPr>
        <w:pStyle w:val="Prrafodelista"/>
        <w:numPr>
          <w:ilvl w:val="1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Datos completos de los integrantes del grupo (nombre completo, correo Uniandes y código de estudiante).</w:t>
      </w:r>
    </w:p>
    <w:p w14:paraId="72FD0506" w14:textId="6D9FCD29" w:rsidR="00B0554E" w:rsidRPr="00222BD5" w:rsidRDefault="000C1103" w:rsidP="00BB62AD">
      <w:pPr>
        <w:pStyle w:val="Prrafodelista"/>
        <w:numPr>
          <w:ilvl w:val="1"/>
          <w:numId w:val="11"/>
        </w:numPr>
        <w:spacing w:after="24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t>La respuesta a la pregunta</w:t>
      </w:r>
      <w:r w:rsidR="00B0554E" w:rsidRPr="00222BD5">
        <w:rPr>
          <w:sz w:val="24"/>
          <w:szCs w:val="24"/>
          <w:lang w:val="es-CO"/>
        </w:rPr>
        <w:t xml:space="preserve"> del laboratorio, en un documento PDF llamado respuestas-lab</w:t>
      </w:r>
      <w:r w:rsidR="00AC5D95" w:rsidRPr="00222BD5">
        <w:rPr>
          <w:sz w:val="24"/>
          <w:szCs w:val="24"/>
          <w:lang w:val="es-CO"/>
        </w:rPr>
        <w:t>1</w:t>
      </w:r>
      <w:r w:rsidR="001F6283">
        <w:rPr>
          <w:sz w:val="24"/>
          <w:szCs w:val="24"/>
          <w:lang w:val="es-CO"/>
        </w:rPr>
        <w:t>2</w:t>
      </w:r>
      <w:r w:rsidR="00B0554E" w:rsidRPr="00222BD5">
        <w:rPr>
          <w:sz w:val="24"/>
          <w:szCs w:val="24"/>
          <w:lang w:val="es-CO"/>
        </w:rPr>
        <w:t>.pdf, marcado con el nombre de los integrantes del grupo.</w:t>
      </w:r>
    </w:p>
    <w:p w14:paraId="03282A79" w14:textId="2399469B" w:rsidR="00B0554E" w:rsidRPr="00222BD5" w:rsidRDefault="00B0554E" w:rsidP="00BB62AD">
      <w:pPr>
        <w:pStyle w:val="Bibliografa"/>
        <w:tabs>
          <w:tab w:val="clear" w:pos="384"/>
        </w:tabs>
        <w:spacing w:after="240"/>
        <w:ind w:left="0" w:firstLine="0"/>
        <w:jc w:val="both"/>
        <w:rPr>
          <w:sz w:val="24"/>
          <w:szCs w:val="24"/>
          <w:lang w:val="es-CO"/>
        </w:rPr>
      </w:pPr>
      <w:r w:rsidRPr="00222BD5">
        <w:rPr>
          <w:sz w:val="24"/>
          <w:szCs w:val="24"/>
          <w:lang w:val="es-CO"/>
        </w:rPr>
        <w:lastRenderedPageBreak/>
        <w:t xml:space="preserve">Generar una versión </w:t>
      </w:r>
      <w:r w:rsidR="00AC5D95" w:rsidRPr="00222BD5">
        <w:rPr>
          <w:sz w:val="24"/>
          <w:szCs w:val="24"/>
          <w:lang w:val="es-CO"/>
        </w:rPr>
        <w:t xml:space="preserve">del repositorio </w:t>
      </w:r>
      <w:r w:rsidRPr="00222BD5">
        <w:rPr>
          <w:sz w:val="24"/>
          <w:szCs w:val="24"/>
          <w:lang w:val="es-CO"/>
        </w:rPr>
        <w:t xml:space="preserve">llamada “Entrega Final – laboratorio </w:t>
      </w:r>
      <w:r w:rsidR="00047F2C">
        <w:rPr>
          <w:sz w:val="24"/>
          <w:szCs w:val="24"/>
          <w:lang w:val="es-CO"/>
        </w:rPr>
        <w:t>12</w:t>
      </w:r>
      <w:r w:rsidRPr="00222BD5">
        <w:rPr>
          <w:sz w:val="24"/>
          <w:szCs w:val="24"/>
          <w:lang w:val="es-CO"/>
        </w:rPr>
        <w:t xml:space="preserve">” </w:t>
      </w:r>
      <w:r w:rsidRPr="00222BD5">
        <w:rPr>
          <w:i/>
          <w:iCs/>
          <w:sz w:val="24"/>
          <w:szCs w:val="24"/>
          <w:lang w:val="es-CO"/>
        </w:rPr>
        <w:t xml:space="preserve">(git commit -m </w:t>
      </w:r>
      <w:r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 xml:space="preserve">“Entrega Final – laboratorio </w:t>
      </w:r>
      <w:r w:rsidR="00810BFC"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>1</w:t>
      </w:r>
      <w:r w:rsidR="00F84C35">
        <w:rPr>
          <w:rFonts w:ascii="Consolas" w:eastAsia="Consolas" w:hAnsi="Consolas" w:cs="Consolas"/>
          <w:i/>
          <w:iCs/>
          <w:sz w:val="24"/>
          <w:szCs w:val="24"/>
          <w:lang w:val="es-CO"/>
        </w:rPr>
        <w:t>2</w:t>
      </w:r>
      <w:r w:rsidRPr="00222BD5">
        <w:rPr>
          <w:rFonts w:ascii="Consolas" w:eastAsia="Consolas" w:hAnsi="Consolas" w:cs="Consolas"/>
          <w:i/>
          <w:iCs/>
          <w:sz w:val="24"/>
          <w:szCs w:val="24"/>
          <w:lang w:val="es-CO"/>
        </w:rPr>
        <w:t>”</w:t>
      </w:r>
      <w:r w:rsidRPr="00222BD5">
        <w:rPr>
          <w:i/>
          <w:iCs/>
          <w:sz w:val="24"/>
          <w:szCs w:val="24"/>
          <w:lang w:val="es-CO"/>
        </w:rPr>
        <w:t>)</w:t>
      </w:r>
      <w:r w:rsidRPr="00222BD5">
        <w:rPr>
          <w:sz w:val="24"/>
          <w:szCs w:val="24"/>
          <w:lang w:val="es-CO"/>
        </w:rPr>
        <w:t xml:space="preserve"> en el de</w:t>
      </w:r>
      <w:r w:rsidRPr="00222BD5">
        <w:rPr>
          <w:sz w:val="24"/>
          <w:szCs w:val="24"/>
          <w:lang w:val="es-CO"/>
        </w:rPr>
        <w:fldChar w:fldCharType="begin"/>
      </w:r>
      <w:r w:rsidRPr="00222BD5">
        <w:rPr>
          <w:sz w:val="24"/>
          <w:szCs w:val="24"/>
          <w:lang w:val="es-CO"/>
        </w:rPr>
        <w:instrText xml:space="preserve"> ADDIN ZOTERO_BIBL {"uncited":[],"omitted":[],"custom":[]} CSL_BIBLIOGRAPHY </w:instrText>
      </w:r>
      <w:r w:rsidRPr="00222BD5">
        <w:rPr>
          <w:sz w:val="24"/>
          <w:szCs w:val="24"/>
          <w:lang w:val="es-CO"/>
        </w:rPr>
        <w:fldChar w:fldCharType="end"/>
      </w:r>
      <w:r w:rsidRPr="00222BD5">
        <w:rPr>
          <w:sz w:val="24"/>
          <w:szCs w:val="24"/>
          <w:lang w:val="es-CO"/>
        </w:rPr>
        <w:t xml:space="preserve">pósito de GitHub antes de la media noche (11:59 pm) del miércoles </w:t>
      </w:r>
      <w:r w:rsidR="004F1AA9" w:rsidRPr="00222BD5">
        <w:rPr>
          <w:sz w:val="24"/>
          <w:szCs w:val="24"/>
          <w:lang w:val="es-CO"/>
        </w:rPr>
        <w:t>11</w:t>
      </w:r>
      <w:r w:rsidRPr="00222BD5">
        <w:rPr>
          <w:sz w:val="24"/>
          <w:szCs w:val="24"/>
          <w:lang w:val="es-CO"/>
        </w:rPr>
        <w:t xml:space="preserve"> de </w:t>
      </w:r>
      <w:r w:rsidR="004F1AA9" w:rsidRPr="00222BD5">
        <w:rPr>
          <w:sz w:val="24"/>
          <w:szCs w:val="24"/>
          <w:lang w:val="es-CO"/>
        </w:rPr>
        <w:t>noviembre</w:t>
      </w:r>
      <w:r w:rsidRPr="00222BD5">
        <w:rPr>
          <w:sz w:val="24"/>
          <w:szCs w:val="24"/>
          <w:lang w:val="es-CO"/>
        </w:rPr>
        <w:t>.</w:t>
      </w:r>
    </w:p>
    <w:p w14:paraId="141FBF8A" w14:textId="0EA97BE4" w:rsidR="00A32E6D" w:rsidRPr="00222BD5" w:rsidRDefault="00A336AA" w:rsidP="00BB62AD">
      <w:pPr>
        <w:spacing w:after="240"/>
        <w:jc w:val="both"/>
        <w:rPr>
          <w:rFonts w:asciiTheme="minorHAnsi" w:hAnsiTheme="minorHAnsi" w:cstheme="minorHAnsi"/>
          <w:lang w:val="es-CO"/>
        </w:rPr>
      </w:pPr>
      <w:r w:rsidRPr="00222BD5">
        <w:rPr>
          <w:rFonts w:asciiTheme="minorHAnsi" w:hAnsiTheme="minorHAnsi" w:cstheme="minorHAnsi"/>
          <w:lang w:val="es-CO"/>
        </w:rPr>
        <w:t xml:space="preserve">Recuerden que cualquier documento solicitado durante las actividades debe incluirse en el repositorio GIT y que solo se </w:t>
      </w:r>
      <w:r w:rsidR="00E5309E" w:rsidRPr="00222BD5">
        <w:rPr>
          <w:rFonts w:asciiTheme="minorHAnsi" w:hAnsiTheme="minorHAnsi" w:cstheme="minorHAnsi"/>
          <w:lang w:val="es-CO"/>
        </w:rPr>
        <w:t>calificará</w:t>
      </w:r>
      <w:r w:rsidRPr="00222BD5">
        <w:rPr>
          <w:rFonts w:asciiTheme="minorHAnsi" w:hAnsiTheme="minorHAnsi" w:cstheme="minorHAnsi"/>
          <w:lang w:val="es-CO"/>
        </w:rPr>
        <w:t xml:space="preserve"> hasta el último </w:t>
      </w:r>
      <w:r w:rsidRPr="00222BD5">
        <w:rPr>
          <w:rFonts w:asciiTheme="minorHAnsi" w:hAnsiTheme="minorHAnsi" w:cstheme="minorHAnsi"/>
          <w:b/>
          <w:bCs/>
          <w:lang w:val="es-CO"/>
        </w:rPr>
        <w:t>COMMIT</w:t>
      </w:r>
      <w:r w:rsidRPr="00222BD5">
        <w:rPr>
          <w:rFonts w:asciiTheme="minorHAnsi" w:hAnsiTheme="minorHAnsi" w:cstheme="minorHAnsi"/>
          <w:lang w:val="es-CO"/>
        </w:rPr>
        <w:t xml:space="preserve"> realizado dentro de la</w:t>
      </w:r>
      <w:r w:rsidR="00061408" w:rsidRPr="00222BD5">
        <w:rPr>
          <w:rFonts w:asciiTheme="minorHAnsi" w:hAnsiTheme="minorHAnsi" w:cstheme="minorHAnsi"/>
          <w:lang w:val="es-CO"/>
        </w:rPr>
        <w:t xml:space="preserve"> fecha </w:t>
      </w:r>
      <w:r w:rsidR="00A32E6D" w:rsidRPr="00222BD5">
        <w:rPr>
          <w:rFonts w:asciiTheme="minorHAnsi" w:hAnsiTheme="minorHAnsi" w:cstheme="minorHAnsi"/>
          <w:lang w:val="es-CO"/>
        </w:rPr>
        <w:t>límite</w:t>
      </w:r>
      <w:r w:rsidR="00061408" w:rsidRPr="00222BD5">
        <w:rPr>
          <w:rFonts w:asciiTheme="minorHAnsi" w:hAnsiTheme="minorHAnsi" w:cstheme="minorHAnsi"/>
          <w:lang w:val="es-CO"/>
        </w:rPr>
        <w:t xml:space="preserve"> </w:t>
      </w:r>
      <w:r w:rsidR="009D2DCF" w:rsidRPr="00222BD5">
        <w:rPr>
          <w:rFonts w:asciiTheme="minorHAnsi" w:hAnsiTheme="minorHAnsi" w:cstheme="minorHAnsi"/>
          <w:lang w:val="es-CO"/>
        </w:rPr>
        <w:t xml:space="preserve">del </w:t>
      </w:r>
      <w:r w:rsidR="00A32E6D" w:rsidRPr="00222BD5">
        <w:rPr>
          <w:rFonts w:asciiTheme="minorHAnsi" w:hAnsiTheme="minorHAnsi" w:cstheme="minorHAnsi"/>
          <w:lang w:val="es-CO"/>
        </w:rPr>
        <w:t>miércoles</w:t>
      </w:r>
      <w:r w:rsidR="004400AD" w:rsidRPr="00222BD5">
        <w:rPr>
          <w:rFonts w:asciiTheme="minorHAnsi" w:hAnsiTheme="minorHAnsi" w:cstheme="minorHAnsi"/>
          <w:lang w:val="es-CO"/>
        </w:rPr>
        <w:t xml:space="preserve"> </w:t>
      </w:r>
      <w:r w:rsidR="00E10378" w:rsidRPr="00222BD5">
        <w:rPr>
          <w:rFonts w:asciiTheme="minorHAnsi" w:hAnsiTheme="minorHAnsi" w:cstheme="minorHAnsi"/>
          <w:lang w:val="es-CO"/>
        </w:rPr>
        <w:t>11</w:t>
      </w:r>
      <w:r w:rsidR="00664738" w:rsidRPr="00222BD5">
        <w:rPr>
          <w:rFonts w:asciiTheme="minorHAnsi" w:hAnsiTheme="minorHAnsi" w:cstheme="minorHAnsi"/>
          <w:lang w:val="es-CO"/>
        </w:rPr>
        <w:t xml:space="preserve"> </w:t>
      </w:r>
      <w:r w:rsidR="00A32E6D" w:rsidRPr="00222BD5">
        <w:rPr>
          <w:rFonts w:asciiTheme="minorHAnsi" w:hAnsiTheme="minorHAnsi" w:cstheme="minorHAnsi"/>
          <w:lang w:val="es-CO"/>
        </w:rPr>
        <w:t xml:space="preserve">de </w:t>
      </w:r>
      <w:r w:rsidR="000576B7" w:rsidRPr="00222BD5">
        <w:rPr>
          <w:rFonts w:asciiTheme="minorHAnsi" w:hAnsiTheme="minorHAnsi" w:cstheme="minorHAnsi"/>
          <w:lang w:val="es-CO"/>
        </w:rPr>
        <w:t>noviembre</w:t>
      </w:r>
      <w:r w:rsidR="00A32E6D" w:rsidRPr="00222BD5">
        <w:rPr>
          <w:rFonts w:asciiTheme="minorHAnsi" w:hAnsiTheme="minorHAnsi" w:cstheme="minorHAnsi"/>
          <w:lang w:val="es-CO"/>
        </w:rPr>
        <w:t xml:space="preserve"> de 2020, antes de la media noche (11:59 pm).</w:t>
      </w:r>
    </w:p>
    <w:sectPr w:rsidR="00A32E6D" w:rsidRPr="00222BD5" w:rsidSect="00F56A51">
      <w:headerReference w:type="first" r:id="rId11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58F0E4D" w14:textId="77777777" w:rsidR="00DF0134" w:rsidRDefault="00DF0134" w:rsidP="00480688">
      <w:r>
        <w:separator/>
      </w:r>
    </w:p>
  </w:endnote>
  <w:endnote w:type="continuationSeparator" w:id="0">
    <w:p w14:paraId="3D3CBF6D" w14:textId="77777777" w:rsidR="00DF0134" w:rsidRDefault="00DF0134" w:rsidP="00480688">
      <w:r>
        <w:continuationSeparator/>
      </w:r>
    </w:p>
  </w:endnote>
  <w:endnote w:type="continuationNotice" w:id="1">
    <w:p w14:paraId="381627FB" w14:textId="77777777" w:rsidR="00DF0134" w:rsidRDefault="00DF013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804ECB0" w14:textId="77777777" w:rsidR="00DF0134" w:rsidRDefault="00DF0134" w:rsidP="00480688">
      <w:r>
        <w:separator/>
      </w:r>
    </w:p>
  </w:footnote>
  <w:footnote w:type="continuationSeparator" w:id="0">
    <w:p w14:paraId="0C8F5538" w14:textId="77777777" w:rsidR="00DF0134" w:rsidRDefault="00DF0134" w:rsidP="00480688">
      <w:r>
        <w:continuationSeparator/>
      </w:r>
    </w:p>
  </w:footnote>
  <w:footnote w:type="continuationNotice" w:id="1">
    <w:p w14:paraId="2B25F200" w14:textId="77777777" w:rsidR="00DF0134" w:rsidRDefault="00DF0134"/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W w:w="0" w:type="auto"/>
      <w:tblInd w:w="108" w:type="dxa"/>
      <w:tblLook w:val="04A0" w:firstRow="1" w:lastRow="0" w:firstColumn="1" w:lastColumn="0" w:noHBand="0" w:noVBand="1"/>
    </w:tblPr>
    <w:tblGrid>
      <w:gridCol w:w="2046"/>
      <w:gridCol w:w="5016"/>
      <w:gridCol w:w="996"/>
    </w:tblGrid>
    <w:tr w:rsidR="00DC5EDE" w14:paraId="7FBC0214" w14:textId="77777777" w:rsidTr="0112328F">
      <w:tc>
        <w:tcPr>
          <w:tcW w:w="0" w:type="auto"/>
          <w:vAlign w:val="center"/>
        </w:tcPr>
        <w:p w14:paraId="5BF9846E" w14:textId="77777777" w:rsidR="00DC5EDE" w:rsidRDefault="0112328F" w:rsidP="00480688">
          <w:r>
            <w:rPr>
              <w:noProof/>
              <w:lang w:val="es-CO" w:eastAsia="es-CO"/>
            </w:rPr>
            <w:drawing>
              <wp:inline distT="0" distB="0" distL="0" distR="0" wp14:anchorId="6AA8C23B" wp14:editId="3A290F91">
                <wp:extent cx="1158489" cy="539750"/>
                <wp:effectExtent l="0" t="0" r="3810" b="0"/>
                <wp:docPr id="2" name="pictur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158489" cy="53975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0" w:type="auto"/>
          <w:vAlign w:val="center"/>
        </w:tcPr>
        <w:p w14:paraId="0E5A4CA7" w14:textId="77777777" w:rsidR="00DC5EDE" w:rsidRDefault="00DC5EDE" w:rsidP="00480688">
          <w:pPr>
            <w:rPr>
              <w:b/>
              <w:bCs/>
              <w:lang w:val="es-CO"/>
            </w:rPr>
          </w:pPr>
          <w:r w:rsidRPr="00A766F7">
            <w:rPr>
              <w:b/>
              <w:bCs/>
              <w:lang w:val="es-CO"/>
            </w:rPr>
            <w:t>Ingeniería de Sistemas y Computación</w:t>
          </w:r>
        </w:p>
        <w:p w14:paraId="393B4A3B" w14:textId="77777777" w:rsidR="00DC5EDE" w:rsidRPr="00A766F7" w:rsidRDefault="00DC5EDE" w:rsidP="00480688">
          <w:pPr>
            <w:rPr>
              <w:b/>
              <w:bCs/>
              <w:lang w:val="es-CO"/>
            </w:rPr>
          </w:pPr>
          <w:r w:rsidRPr="00A766F7">
            <w:rPr>
              <w:b/>
              <w:bCs/>
              <w:lang w:val="es-CO"/>
            </w:rPr>
            <w:t>ISIS-1225 – Estructuras de Datos y Algoritmos</w:t>
          </w:r>
        </w:p>
        <w:p w14:paraId="329B8FAD" w14:textId="77777777" w:rsidR="00DC5EDE" w:rsidRPr="00486EE9" w:rsidRDefault="00DC5EDE" w:rsidP="00480688">
          <w:r w:rsidRPr="00A766F7">
            <w:rPr>
              <w:b/>
              <w:bCs/>
            </w:rPr>
            <w:t>Taller GIT y GitHub</w:t>
          </w:r>
        </w:p>
      </w:tc>
      <w:tc>
        <w:tcPr>
          <w:tcW w:w="0" w:type="auto"/>
          <w:vAlign w:val="center"/>
        </w:tcPr>
        <w:p w14:paraId="14E3BC50" w14:textId="77777777" w:rsidR="00DC5EDE" w:rsidRDefault="0112328F" w:rsidP="00480688">
          <w:r>
            <w:rPr>
              <w:noProof/>
              <w:lang w:val="es-CO" w:eastAsia="es-CO"/>
            </w:rPr>
            <w:drawing>
              <wp:inline distT="0" distB="0" distL="0" distR="0" wp14:anchorId="43F2294D" wp14:editId="52D94462">
                <wp:extent cx="491540" cy="540000"/>
                <wp:effectExtent l="0" t="0" r="3810" b="0"/>
                <wp:docPr id="3" name="pictur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"/>
                        <pic:cNvPicPr/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491540" cy="54000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2BC60B1C" w14:textId="77777777" w:rsidR="00DC5EDE" w:rsidRPr="00480688" w:rsidRDefault="00DC5EDE" w:rsidP="00480688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F295498"/>
    <w:multiLevelType w:val="hybridMultilevel"/>
    <w:tmpl w:val="1FDC7B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01A5B24"/>
    <w:multiLevelType w:val="multilevel"/>
    <w:tmpl w:val="1C6EFCC4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2" w15:restartNumberingAfterBreak="0">
    <w:nsid w:val="135E283C"/>
    <w:multiLevelType w:val="hybridMultilevel"/>
    <w:tmpl w:val="8C3C6EE8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145F304B"/>
    <w:multiLevelType w:val="hybridMultilevel"/>
    <w:tmpl w:val="C71ABF1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1482775B"/>
    <w:multiLevelType w:val="multilevel"/>
    <w:tmpl w:val="9DB21DDC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21B84366"/>
    <w:multiLevelType w:val="hybridMultilevel"/>
    <w:tmpl w:val="645ECB9E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B">
      <w:start w:val="1"/>
      <w:numFmt w:val="lowerRoman"/>
      <w:lvlText w:val="%2."/>
      <w:lvlJc w:val="right"/>
      <w:pPr>
        <w:ind w:left="1080" w:hanging="360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222F182C"/>
    <w:multiLevelType w:val="hybridMultilevel"/>
    <w:tmpl w:val="FF5032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B4D52A2"/>
    <w:multiLevelType w:val="hybridMultilevel"/>
    <w:tmpl w:val="8CC85388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EAF1E8B"/>
    <w:multiLevelType w:val="hybridMultilevel"/>
    <w:tmpl w:val="CD90C8B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48D4DF2"/>
    <w:multiLevelType w:val="hybridMultilevel"/>
    <w:tmpl w:val="19D2E194"/>
    <w:lvl w:ilvl="0" w:tplc="E5523BA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CA36D81"/>
    <w:multiLevelType w:val="hybridMultilevel"/>
    <w:tmpl w:val="A9606D66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3CE30C6A"/>
    <w:multiLevelType w:val="hybridMultilevel"/>
    <w:tmpl w:val="FD22CE76"/>
    <w:lvl w:ilvl="0" w:tplc="8C0C2B7E">
      <w:start w:val="1"/>
      <w:numFmt w:val="upperLetter"/>
      <w:lvlText w:val="%1-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D1D3C20"/>
    <w:multiLevelType w:val="hybridMultilevel"/>
    <w:tmpl w:val="C874AF4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2532ED"/>
    <w:multiLevelType w:val="hybridMultilevel"/>
    <w:tmpl w:val="BBE0FD10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405B37BD"/>
    <w:multiLevelType w:val="hybridMultilevel"/>
    <w:tmpl w:val="0D70F388"/>
    <w:lvl w:ilvl="0" w:tplc="A7F63174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0CE7338"/>
    <w:multiLevelType w:val="hybridMultilevel"/>
    <w:tmpl w:val="D5A470E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1AA63BD"/>
    <w:multiLevelType w:val="hybridMultilevel"/>
    <w:tmpl w:val="BB6469A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2212A73"/>
    <w:multiLevelType w:val="hybridMultilevel"/>
    <w:tmpl w:val="81AC3C9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5406CE9"/>
    <w:multiLevelType w:val="hybridMultilevel"/>
    <w:tmpl w:val="C75A69BA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BC38375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D546965A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96CB85A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C9369D3C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868AE1DA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518A432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B13CB62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384AC910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B2517AE"/>
    <w:multiLevelType w:val="hybridMultilevel"/>
    <w:tmpl w:val="5A98D5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C29765A"/>
    <w:multiLevelType w:val="hybridMultilevel"/>
    <w:tmpl w:val="7348F8DC"/>
    <w:lvl w:ilvl="0" w:tplc="E5523BA0">
      <w:start w:val="1"/>
      <w:numFmt w:val="bullet"/>
      <w:lvlText w:val="−"/>
      <w:lvlJc w:val="left"/>
      <w:pPr>
        <w:ind w:left="360" w:hanging="360"/>
      </w:pPr>
      <w:rPr>
        <w:rFonts w:ascii="Calibri" w:hAnsi="Calibri" w:hint="default"/>
      </w:rPr>
    </w:lvl>
    <w:lvl w:ilvl="1" w:tplc="6F5EC126">
      <w:start w:val="1"/>
      <w:numFmt w:val="bullet"/>
      <w:lvlText w:val="+"/>
      <w:lvlJc w:val="left"/>
      <w:pPr>
        <w:ind w:left="108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5BA809CF"/>
    <w:multiLevelType w:val="hybridMultilevel"/>
    <w:tmpl w:val="D12046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FE92AD2"/>
    <w:multiLevelType w:val="hybridMultilevel"/>
    <w:tmpl w:val="ECA638B8"/>
    <w:lvl w:ilvl="0" w:tplc="04090017">
      <w:start w:val="1"/>
      <w:numFmt w:val="lowerLetter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63F90BC8"/>
    <w:multiLevelType w:val="hybridMultilevel"/>
    <w:tmpl w:val="9498F302"/>
    <w:lvl w:ilvl="0" w:tplc="8C2272E8">
      <w:numFmt w:val="bullet"/>
      <w:lvlText w:val="-"/>
      <w:lvlJc w:val="left"/>
      <w:pPr>
        <w:ind w:left="360" w:hanging="360"/>
      </w:pPr>
      <w:rPr>
        <w:rFonts w:ascii="Consolas" w:eastAsiaTheme="minorEastAsia" w:hAnsi="Consolas" w:cs="Consola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5BD441E"/>
    <w:multiLevelType w:val="hybridMultilevel"/>
    <w:tmpl w:val="F782C62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8B77755"/>
    <w:multiLevelType w:val="hybridMultilevel"/>
    <w:tmpl w:val="76B6BA52"/>
    <w:lvl w:ilvl="0" w:tplc="55120D66">
      <w:start w:val="1"/>
      <w:numFmt w:val="upperLetter"/>
      <w:lvlText w:val="%1."/>
      <w:lvlJc w:val="left"/>
      <w:pPr>
        <w:tabs>
          <w:tab w:val="num" w:pos="720"/>
        </w:tabs>
        <w:ind w:left="720" w:hanging="360"/>
      </w:pPr>
    </w:lvl>
    <w:lvl w:ilvl="1" w:tplc="421EEEC6" w:tentative="1">
      <w:start w:val="1"/>
      <w:numFmt w:val="upperLetter"/>
      <w:lvlText w:val="%2."/>
      <w:lvlJc w:val="left"/>
      <w:pPr>
        <w:tabs>
          <w:tab w:val="num" w:pos="1440"/>
        </w:tabs>
        <w:ind w:left="1440" w:hanging="360"/>
      </w:pPr>
    </w:lvl>
    <w:lvl w:ilvl="2" w:tplc="B0F40844" w:tentative="1">
      <w:start w:val="1"/>
      <w:numFmt w:val="upperLetter"/>
      <w:lvlText w:val="%3."/>
      <w:lvlJc w:val="left"/>
      <w:pPr>
        <w:tabs>
          <w:tab w:val="num" w:pos="2160"/>
        </w:tabs>
        <w:ind w:left="2160" w:hanging="360"/>
      </w:pPr>
    </w:lvl>
    <w:lvl w:ilvl="3" w:tplc="91F2678E" w:tentative="1">
      <w:start w:val="1"/>
      <w:numFmt w:val="upperLetter"/>
      <w:lvlText w:val="%4."/>
      <w:lvlJc w:val="left"/>
      <w:pPr>
        <w:tabs>
          <w:tab w:val="num" w:pos="2880"/>
        </w:tabs>
        <w:ind w:left="2880" w:hanging="360"/>
      </w:pPr>
    </w:lvl>
    <w:lvl w:ilvl="4" w:tplc="3BB61540" w:tentative="1">
      <w:start w:val="1"/>
      <w:numFmt w:val="upperLetter"/>
      <w:lvlText w:val="%5."/>
      <w:lvlJc w:val="left"/>
      <w:pPr>
        <w:tabs>
          <w:tab w:val="num" w:pos="3600"/>
        </w:tabs>
        <w:ind w:left="3600" w:hanging="360"/>
      </w:pPr>
    </w:lvl>
    <w:lvl w:ilvl="5" w:tplc="8C46E2C0" w:tentative="1">
      <w:start w:val="1"/>
      <w:numFmt w:val="upperLetter"/>
      <w:lvlText w:val="%6."/>
      <w:lvlJc w:val="left"/>
      <w:pPr>
        <w:tabs>
          <w:tab w:val="num" w:pos="4320"/>
        </w:tabs>
        <w:ind w:left="4320" w:hanging="360"/>
      </w:pPr>
    </w:lvl>
    <w:lvl w:ilvl="6" w:tplc="A038032E" w:tentative="1">
      <w:start w:val="1"/>
      <w:numFmt w:val="upperLetter"/>
      <w:lvlText w:val="%7."/>
      <w:lvlJc w:val="left"/>
      <w:pPr>
        <w:tabs>
          <w:tab w:val="num" w:pos="5040"/>
        </w:tabs>
        <w:ind w:left="5040" w:hanging="360"/>
      </w:pPr>
    </w:lvl>
    <w:lvl w:ilvl="7" w:tplc="44E2FB66" w:tentative="1">
      <w:start w:val="1"/>
      <w:numFmt w:val="upperLetter"/>
      <w:lvlText w:val="%8."/>
      <w:lvlJc w:val="left"/>
      <w:pPr>
        <w:tabs>
          <w:tab w:val="num" w:pos="5760"/>
        </w:tabs>
        <w:ind w:left="5760" w:hanging="360"/>
      </w:pPr>
    </w:lvl>
    <w:lvl w:ilvl="8" w:tplc="1BFAC7DC" w:tentative="1">
      <w:start w:val="1"/>
      <w:numFmt w:val="upp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6" w15:restartNumberingAfterBreak="0">
    <w:nsid w:val="69B45DCB"/>
    <w:multiLevelType w:val="hybridMultilevel"/>
    <w:tmpl w:val="BA5C0484"/>
    <w:lvl w:ilvl="0" w:tplc="A7F63174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6CF418C"/>
    <w:multiLevelType w:val="hybridMultilevel"/>
    <w:tmpl w:val="A9E8C67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7B223682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AC9440C"/>
    <w:multiLevelType w:val="hybridMultilevel"/>
    <w:tmpl w:val="729667C0"/>
    <w:lvl w:ilvl="0" w:tplc="E5523BA0">
      <w:start w:val="1"/>
      <w:numFmt w:val="bullet"/>
      <w:lvlText w:val="−"/>
      <w:lvlJc w:val="left"/>
      <w:pPr>
        <w:ind w:left="720" w:hanging="360"/>
      </w:pPr>
      <w:rPr>
        <w:rFonts w:ascii="Calibri" w:hAnsi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B4553D6"/>
    <w:multiLevelType w:val="hybridMultilevel"/>
    <w:tmpl w:val="215653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10"/>
  </w:num>
  <w:num w:numId="3">
    <w:abstractNumId w:val="16"/>
  </w:num>
  <w:num w:numId="4">
    <w:abstractNumId w:val="20"/>
  </w:num>
  <w:num w:numId="5">
    <w:abstractNumId w:val="2"/>
  </w:num>
  <w:num w:numId="6">
    <w:abstractNumId w:val="3"/>
  </w:num>
  <w:num w:numId="7">
    <w:abstractNumId w:val="22"/>
  </w:num>
  <w:num w:numId="8">
    <w:abstractNumId w:val="13"/>
  </w:num>
  <w:num w:numId="9">
    <w:abstractNumId w:val="27"/>
  </w:num>
  <w:num w:numId="10">
    <w:abstractNumId w:val="18"/>
  </w:num>
  <w:num w:numId="11">
    <w:abstractNumId w:val="5"/>
  </w:num>
  <w:num w:numId="12">
    <w:abstractNumId w:val="8"/>
  </w:num>
  <w:num w:numId="13">
    <w:abstractNumId w:val="15"/>
  </w:num>
  <w:num w:numId="14">
    <w:abstractNumId w:val="9"/>
  </w:num>
  <w:num w:numId="15">
    <w:abstractNumId w:val="6"/>
  </w:num>
  <w:num w:numId="16">
    <w:abstractNumId w:val="1"/>
  </w:num>
  <w:num w:numId="17">
    <w:abstractNumId w:val="28"/>
  </w:num>
  <w:num w:numId="18">
    <w:abstractNumId w:val="12"/>
  </w:num>
  <w:num w:numId="19">
    <w:abstractNumId w:val="0"/>
  </w:num>
  <w:num w:numId="20">
    <w:abstractNumId w:val="19"/>
  </w:num>
  <w:num w:numId="21">
    <w:abstractNumId w:val="26"/>
  </w:num>
  <w:num w:numId="22">
    <w:abstractNumId w:val="14"/>
  </w:num>
  <w:num w:numId="23">
    <w:abstractNumId w:val="17"/>
  </w:num>
  <w:num w:numId="24">
    <w:abstractNumId w:val="29"/>
  </w:num>
  <w:num w:numId="25">
    <w:abstractNumId w:val="7"/>
  </w:num>
  <w:num w:numId="26">
    <w:abstractNumId w:val="23"/>
  </w:num>
  <w:num w:numId="27">
    <w:abstractNumId w:val="25"/>
  </w:num>
  <w:num w:numId="28">
    <w:abstractNumId w:val="21"/>
  </w:num>
  <w:num w:numId="29">
    <w:abstractNumId w:val="11"/>
  </w:num>
  <w:num w:numId="30">
    <w:abstractNumId w:val="24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E73BF"/>
    <w:rsid w:val="00001832"/>
    <w:rsid w:val="00001CAE"/>
    <w:rsid w:val="0000347D"/>
    <w:rsid w:val="000048E1"/>
    <w:rsid w:val="000050F6"/>
    <w:rsid w:val="000062FC"/>
    <w:rsid w:val="0000692B"/>
    <w:rsid w:val="000069A8"/>
    <w:rsid w:val="00007261"/>
    <w:rsid w:val="000111FE"/>
    <w:rsid w:val="000128C0"/>
    <w:rsid w:val="00012F81"/>
    <w:rsid w:val="00014DBB"/>
    <w:rsid w:val="00016E23"/>
    <w:rsid w:val="00021508"/>
    <w:rsid w:val="00022B0D"/>
    <w:rsid w:val="00022FE0"/>
    <w:rsid w:val="00023205"/>
    <w:rsid w:val="000234B4"/>
    <w:rsid w:val="0002441B"/>
    <w:rsid w:val="00025290"/>
    <w:rsid w:val="000253E6"/>
    <w:rsid w:val="000254C2"/>
    <w:rsid w:val="00026123"/>
    <w:rsid w:val="0002631A"/>
    <w:rsid w:val="00027852"/>
    <w:rsid w:val="000303BA"/>
    <w:rsid w:val="00032338"/>
    <w:rsid w:val="00032874"/>
    <w:rsid w:val="000328CC"/>
    <w:rsid w:val="0003331B"/>
    <w:rsid w:val="000333D8"/>
    <w:rsid w:val="00033AED"/>
    <w:rsid w:val="00036771"/>
    <w:rsid w:val="000368E2"/>
    <w:rsid w:val="00036ADE"/>
    <w:rsid w:val="000379FA"/>
    <w:rsid w:val="00043180"/>
    <w:rsid w:val="00046093"/>
    <w:rsid w:val="0004781B"/>
    <w:rsid w:val="00047F2C"/>
    <w:rsid w:val="00050629"/>
    <w:rsid w:val="00051508"/>
    <w:rsid w:val="00053AAB"/>
    <w:rsid w:val="00053E24"/>
    <w:rsid w:val="00054E7F"/>
    <w:rsid w:val="00055D6C"/>
    <w:rsid w:val="00055F4E"/>
    <w:rsid w:val="000576B7"/>
    <w:rsid w:val="00060085"/>
    <w:rsid w:val="00061408"/>
    <w:rsid w:val="00065F4B"/>
    <w:rsid w:val="00066931"/>
    <w:rsid w:val="00066A0F"/>
    <w:rsid w:val="00071EA5"/>
    <w:rsid w:val="00073E4D"/>
    <w:rsid w:val="00074B3E"/>
    <w:rsid w:val="00074B8B"/>
    <w:rsid w:val="000765A5"/>
    <w:rsid w:val="0008221F"/>
    <w:rsid w:val="000822CA"/>
    <w:rsid w:val="00082D56"/>
    <w:rsid w:val="00083942"/>
    <w:rsid w:val="00090265"/>
    <w:rsid w:val="0009060C"/>
    <w:rsid w:val="0009367D"/>
    <w:rsid w:val="000943FA"/>
    <w:rsid w:val="000A279E"/>
    <w:rsid w:val="000A488C"/>
    <w:rsid w:val="000A4D57"/>
    <w:rsid w:val="000A52FD"/>
    <w:rsid w:val="000A585A"/>
    <w:rsid w:val="000A5EB3"/>
    <w:rsid w:val="000A6C30"/>
    <w:rsid w:val="000A7949"/>
    <w:rsid w:val="000B0A2F"/>
    <w:rsid w:val="000B22BF"/>
    <w:rsid w:val="000B51A0"/>
    <w:rsid w:val="000B77FC"/>
    <w:rsid w:val="000C1103"/>
    <w:rsid w:val="000C1975"/>
    <w:rsid w:val="000C599F"/>
    <w:rsid w:val="000C6882"/>
    <w:rsid w:val="000D0C4D"/>
    <w:rsid w:val="000D0E74"/>
    <w:rsid w:val="000D184D"/>
    <w:rsid w:val="000D3B79"/>
    <w:rsid w:val="000D4410"/>
    <w:rsid w:val="000D47D3"/>
    <w:rsid w:val="000D5B93"/>
    <w:rsid w:val="000D5DFF"/>
    <w:rsid w:val="000D617E"/>
    <w:rsid w:val="000E1588"/>
    <w:rsid w:val="000E1D06"/>
    <w:rsid w:val="000E2509"/>
    <w:rsid w:val="000E4B74"/>
    <w:rsid w:val="000E5870"/>
    <w:rsid w:val="000F1040"/>
    <w:rsid w:val="000F2020"/>
    <w:rsid w:val="000F317F"/>
    <w:rsid w:val="000F423A"/>
    <w:rsid w:val="000F6256"/>
    <w:rsid w:val="0010030D"/>
    <w:rsid w:val="001025A9"/>
    <w:rsid w:val="001045D6"/>
    <w:rsid w:val="00104DDB"/>
    <w:rsid w:val="00104E7E"/>
    <w:rsid w:val="00107BA7"/>
    <w:rsid w:val="001133B2"/>
    <w:rsid w:val="00113E41"/>
    <w:rsid w:val="00114288"/>
    <w:rsid w:val="00115344"/>
    <w:rsid w:val="00116A39"/>
    <w:rsid w:val="00117107"/>
    <w:rsid w:val="001172B0"/>
    <w:rsid w:val="001235A8"/>
    <w:rsid w:val="00123CED"/>
    <w:rsid w:val="00123E84"/>
    <w:rsid w:val="00124184"/>
    <w:rsid w:val="001255BC"/>
    <w:rsid w:val="00126996"/>
    <w:rsid w:val="00127853"/>
    <w:rsid w:val="001301DC"/>
    <w:rsid w:val="0013156E"/>
    <w:rsid w:val="00131DAA"/>
    <w:rsid w:val="00132550"/>
    <w:rsid w:val="001355B1"/>
    <w:rsid w:val="001413B0"/>
    <w:rsid w:val="00142B43"/>
    <w:rsid w:val="001443CD"/>
    <w:rsid w:val="00144875"/>
    <w:rsid w:val="0014544C"/>
    <w:rsid w:val="001500BE"/>
    <w:rsid w:val="001514DC"/>
    <w:rsid w:val="00151B5A"/>
    <w:rsid w:val="00151F43"/>
    <w:rsid w:val="00152217"/>
    <w:rsid w:val="00156981"/>
    <w:rsid w:val="00157912"/>
    <w:rsid w:val="00157B51"/>
    <w:rsid w:val="00160BCB"/>
    <w:rsid w:val="00161B93"/>
    <w:rsid w:val="001640BE"/>
    <w:rsid w:val="00165A8A"/>
    <w:rsid w:val="00165CFF"/>
    <w:rsid w:val="00167EC9"/>
    <w:rsid w:val="001726D8"/>
    <w:rsid w:val="001751A3"/>
    <w:rsid w:val="0017568C"/>
    <w:rsid w:val="0017569E"/>
    <w:rsid w:val="00175CE3"/>
    <w:rsid w:val="001766A8"/>
    <w:rsid w:val="001809F2"/>
    <w:rsid w:val="00181E2B"/>
    <w:rsid w:val="00182B0C"/>
    <w:rsid w:val="00183544"/>
    <w:rsid w:val="00183918"/>
    <w:rsid w:val="00185172"/>
    <w:rsid w:val="00185770"/>
    <w:rsid w:val="00185B6E"/>
    <w:rsid w:val="00190ABA"/>
    <w:rsid w:val="0019255C"/>
    <w:rsid w:val="00192678"/>
    <w:rsid w:val="0019399B"/>
    <w:rsid w:val="00193AAE"/>
    <w:rsid w:val="001946EC"/>
    <w:rsid w:val="00194DF1"/>
    <w:rsid w:val="00196259"/>
    <w:rsid w:val="00196D27"/>
    <w:rsid w:val="001974B8"/>
    <w:rsid w:val="00197927"/>
    <w:rsid w:val="00197E45"/>
    <w:rsid w:val="001A00EE"/>
    <w:rsid w:val="001A110E"/>
    <w:rsid w:val="001A1147"/>
    <w:rsid w:val="001A2971"/>
    <w:rsid w:val="001A4CF2"/>
    <w:rsid w:val="001A583E"/>
    <w:rsid w:val="001A679C"/>
    <w:rsid w:val="001A6862"/>
    <w:rsid w:val="001A7759"/>
    <w:rsid w:val="001A7D58"/>
    <w:rsid w:val="001B2348"/>
    <w:rsid w:val="001B245F"/>
    <w:rsid w:val="001B2EB6"/>
    <w:rsid w:val="001B3B91"/>
    <w:rsid w:val="001B58AA"/>
    <w:rsid w:val="001B5C74"/>
    <w:rsid w:val="001B6F2D"/>
    <w:rsid w:val="001B7D4F"/>
    <w:rsid w:val="001C0B57"/>
    <w:rsid w:val="001C145E"/>
    <w:rsid w:val="001C28D0"/>
    <w:rsid w:val="001C2D45"/>
    <w:rsid w:val="001C3882"/>
    <w:rsid w:val="001C4174"/>
    <w:rsid w:val="001C7D6B"/>
    <w:rsid w:val="001D1803"/>
    <w:rsid w:val="001D20BD"/>
    <w:rsid w:val="001D22D9"/>
    <w:rsid w:val="001E13C2"/>
    <w:rsid w:val="001E2615"/>
    <w:rsid w:val="001E3A26"/>
    <w:rsid w:val="001E43C1"/>
    <w:rsid w:val="001E50EB"/>
    <w:rsid w:val="001E585A"/>
    <w:rsid w:val="001E725F"/>
    <w:rsid w:val="001E7A13"/>
    <w:rsid w:val="001E7AD9"/>
    <w:rsid w:val="001F01B9"/>
    <w:rsid w:val="001F2833"/>
    <w:rsid w:val="001F2A89"/>
    <w:rsid w:val="001F32F1"/>
    <w:rsid w:val="001F36FE"/>
    <w:rsid w:val="001F3A6F"/>
    <w:rsid w:val="001F3BB8"/>
    <w:rsid w:val="001F49D7"/>
    <w:rsid w:val="001F5C70"/>
    <w:rsid w:val="001F6283"/>
    <w:rsid w:val="00200B6F"/>
    <w:rsid w:val="00201C68"/>
    <w:rsid w:val="00202EE6"/>
    <w:rsid w:val="00203057"/>
    <w:rsid w:val="002044E3"/>
    <w:rsid w:val="00206892"/>
    <w:rsid w:val="0020766E"/>
    <w:rsid w:val="00207C5D"/>
    <w:rsid w:val="00211C95"/>
    <w:rsid w:val="002128F9"/>
    <w:rsid w:val="00213587"/>
    <w:rsid w:val="00214713"/>
    <w:rsid w:val="00214C8D"/>
    <w:rsid w:val="00216A27"/>
    <w:rsid w:val="00217DB6"/>
    <w:rsid w:val="00220E3D"/>
    <w:rsid w:val="00222B83"/>
    <w:rsid w:val="00222BD5"/>
    <w:rsid w:val="00224BE1"/>
    <w:rsid w:val="00225726"/>
    <w:rsid w:val="002268BD"/>
    <w:rsid w:val="00227776"/>
    <w:rsid w:val="00230CE1"/>
    <w:rsid w:val="00232139"/>
    <w:rsid w:val="00232757"/>
    <w:rsid w:val="00234BC9"/>
    <w:rsid w:val="002353DD"/>
    <w:rsid w:val="00235CF4"/>
    <w:rsid w:val="002379D8"/>
    <w:rsid w:val="00237AA6"/>
    <w:rsid w:val="00237E96"/>
    <w:rsid w:val="00240086"/>
    <w:rsid w:val="00241DB0"/>
    <w:rsid w:val="00242D8B"/>
    <w:rsid w:val="0024333B"/>
    <w:rsid w:val="002453D9"/>
    <w:rsid w:val="00246151"/>
    <w:rsid w:val="00246C27"/>
    <w:rsid w:val="00246E5F"/>
    <w:rsid w:val="0024728D"/>
    <w:rsid w:val="002503D9"/>
    <w:rsid w:val="00250940"/>
    <w:rsid w:val="00251CA7"/>
    <w:rsid w:val="00254884"/>
    <w:rsid w:val="00256ABF"/>
    <w:rsid w:val="00256BB7"/>
    <w:rsid w:val="00260287"/>
    <w:rsid w:val="0026032E"/>
    <w:rsid w:val="00260A78"/>
    <w:rsid w:val="00262ADD"/>
    <w:rsid w:val="00263805"/>
    <w:rsid w:val="00263A5F"/>
    <w:rsid w:val="00263A88"/>
    <w:rsid w:val="00263E9C"/>
    <w:rsid w:val="00264A4A"/>
    <w:rsid w:val="00265285"/>
    <w:rsid w:val="0026556F"/>
    <w:rsid w:val="00265A1F"/>
    <w:rsid w:val="00265F65"/>
    <w:rsid w:val="00267C8C"/>
    <w:rsid w:val="002701A6"/>
    <w:rsid w:val="00270466"/>
    <w:rsid w:val="002709A3"/>
    <w:rsid w:val="00271335"/>
    <w:rsid w:val="002719BF"/>
    <w:rsid w:val="00271A43"/>
    <w:rsid w:val="00272703"/>
    <w:rsid w:val="00272E7C"/>
    <w:rsid w:val="002736E1"/>
    <w:rsid w:val="00273F39"/>
    <w:rsid w:val="00274A9B"/>
    <w:rsid w:val="00275C83"/>
    <w:rsid w:val="0027603C"/>
    <w:rsid w:val="0027749E"/>
    <w:rsid w:val="002817DB"/>
    <w:rsid w:val="00282380"/>
    <w:rsid w:val="002825F0"/>
    <w:rsid w:val="00282BEC"/>
    <w:rsid w:val="00285413"/>
    <w:rsid w:val="00285E2A"/>
    <w:rsid w:val="00287DCF"/>
    <w:rsid w:val="0029245F"/>
    <w:rsid w:val="002924B6"/>
    <w:rsid w:val="00292E1A"/>
    <w:rsid w:val="00292E2C"/>
    <w:rsid w:val="00294A8B"/>
    <w:rsid w:val="00295772"/>
    <w:rsid w:val="002A058D"/>
    <w:rsid w:val="002A05CA"/>
    <w:rsid w:val="002A55EE"/>
    <w:rsid w:val="002A56E9"/>
    <w:rsid w:val="002A73D6"/>
    <w:rsid w:val="002A754B"/>
    <w:rsid w:val="002B013D"/>
    <w:rsid w:val="002B03A9"/>
    <w:rsid w:val="002B05D8"/>
    <w:rsid w:val="002B08B6"/>
    <w:rsid w:val="002B171B"/>
    <w:rsid w:val="002B23BF"/>
    <w:rsid w:val="002B2D51"/>
    <w:rsid w:val="002B5F8A"/>
    <w:rsid w:val="002B7178"/>
    <w:rsid w:val="002C25FE"/>
    <w:rsid w:val="002C3057"/>
    <w:rsid w:val="002C5312"/>
    <w:rsid w:val="002C66BC"/>
    <w:rsid w:val="002C76AB"/>
    <w:rsid w:val="002D0357"/>
    <w:rsid w:val="002D337E"/>
    <w:rsid w:val="002D5A0C"/>
    <w:rsid w:val="002D7FBC"/>
    <w:rsid w:val="002E037D"/>
    <w:rsid w:val="002E1183"/>
    <w:rsid w:val="002E27BE"/>
    <w:rsid w:val="002F0A80"/>
    <w:rsid w:val="002F0CB8"/>
    <w:rsid w:val="002F1E05"/>
    <w:rsid w:val="002F5206"/>
    <w:rsid w:val="002F6ECA"/>
    <w:rsid w:val="002F6F9B"/>
    <w:rsid w:val="002F7CC5"/>
    <w:rsid w:val="003001AF"/>
    <w:rsid w:val="00303528"/>
    <w:rsid w:val="00305166"/>
    <w:rsid w:val="00310492"/>
    <w:rsid w:val="00310D5A"/>
    <w:rsid w:val="00311D60"/>
    <w:rsid w:val="0031292B"/>
    <w:rsid w:val="00314927"/>
    <w:rsid w:val="0031514C"/>
    <w:rsid w:val="00322761"/>
    <w:rsid w:val="00322C76"/>
    <w:rsid w:val="003240AC"/>
    <w:rsid w:val="0032483A"/>
    <w:rsid w:val="00326CBB"/>
    <w:rsid w:val="003273FD"/>
    <w:rsid w:val="00327640"/>
    <w:rsid w:val="00327654"/>
    <w:rsid w:val="00327B01"/>
    <w:rsid w:val="00327D0B"/>
    <w:rsid w:val="00330234"/>
    <w:rsid w:val="00333D06"/>
    <w:rsid w:val="00334F84"/>
    <w:rsid w:val="0033642C"/>
    <w:rsid w:val="00336797"/>
    <w:rsid w:val="003373F5"/>
    <w:rsid w:val="00337D62"/>
    <w:rsid w:val="00340777"/>
    <w:rsid w:val="003409FB"/>
    <w:rsid w:val="00344BA5"/>
    <w:rsid w:val="00344EAE"/>
    <w:rsid w:val="0034659F"/>
    <w:rsid w:val="00346992"/>
    <w:rsid w:val="00346A7D"/>
    <w:rsid w:val="003471D0"/>
    <w:rsid w:val="003504B1"/>
    <w:rsid w:val="00350CDC"/>
    <w:rsid w:val="00351C12"/>
    <w:rsid w:val="00351C28"/>
    <w:rsid w:val="003523A0"/>
    <w:rsid w:val="00352B4B"/>
    <w:rsid w:val="0035372A"/>
    <w:rsid w:val="00355935"/>
    <w:rsid w:val="00355A4C"/>
    <w:rsid w:val="00360280"/>
    <w:rsid w:val="00360518"/>
    <w:rsid w:val="0036260F"/>
    <w:rsid w:val="00363D32"/>
    <w:rsid w:val="00367152"/>
    <w:rsid w:val="00367833"/>
    <w:rsid w:val="00367A16"/>
    <w:rsid w:val="00370764"/>
    <w:rsid w:val="00372CDF"/>
    <w:rsid w:val="003735E7"/>
    <w:rsid w:val="00373646"/>
    <w:rsid w:val="00374CA2"/>
    <w:rsid w:val="00376E99"/>
    <w:rsid w:val="00377BFB"/>
    <w:rsid w:val="00380EE8"/>
    <w:rsid w:val="003832BF"/>
    <w:rsid w:val="00383F70"/>
    <w:rsid w:val="00384918"/>
    <w:rsid w:val="00384BC5"/>
    <w:rsid w:val="00384DAB"/>
    <w:rsid w:val="00386E2F"/>
    <w:rsid w:val="00390284"/>
    <w:rsid w:val="00393449"/>
    <w:rsid w:val="0039396D"/>
    <w:rsid w:val="00393AE9"/>
    <w:rsid w:val="00393BB0"/>
    <w:rsid w:val="003954EB"/>
    <w:rsid w:val="0039566A"/>
    <w:rsid w:val="00397CAC"/>
    <w:rsid w:val="00397CC1"/>
    <w:rsid w:val="003A21AF"/>
    <w:rsid w:val="003A5427"/>
    <w:rsid w:val="003B0EF7"/>
    <w:rsid w:val="003B461A"/>
    <w:rsid w:val="003B46F5"/>
    <w:rsid w:val="003B4A54"/>
    <w:rsid w:val="003B6676"/>
    <w:rsid w:val="003B7717"/>
    <w:rsid w:val="003C0C91"/>
    <w:rsid w:val="003C1155"/>
    <w:rsid w:val="003C199E"/>
    <w:rsid w:val="003C1C57"/>
    <w:rsid w:val="003C4815"/>
    <w:rsid w:val="003C4EE8"/>
    <w:rsid w:val="003C5838"/>
    <w:rsid w:val="003C6C1F"/>
    <w:rsid w:val="003C7D0E"/>
    <w:rsid w:val="003D104C"/>
    <w:rsid w:val="003D3F5B"/>
    <w:rsid w:val="003D49A6"/>
    <w:rsid w:val="003D4DE9"/>
    <w:rsid w:val="003D5969"/>
    <w:rsid w:val="003D7AAA"/>
    <w:rsid w:val="003E0E0A"/>
    <w:rsid w:val="003E5F6F"/>
    <w:rsid w:val="003E664F"/>
    <w:rsid w:val="003E69F5"/>
    <w:rsid w:val="003E6B62"/>
    <w:rsid w:val="003E7C81"/>
    <w:rsid w:val="003F1A6D"/>
    <w:rsid w:val="003F2AA7"/>
    <w:rsid w:val="003F5EBD"/>
    <w:rsid w:val="003F5F48"/>
    <w:rsid w:val="003F6925"/>
    <w:rsid w:val="0040020A"/>
    <w:rsid w:val="00403843"/>
    <w:rsid w:val="00405083"/>
    <w:rsid w:val="0040612F"/>
    <w:rsid w:val="004064FD"/>
    <w:rsid w:val="004065EA"/>
    <w:rsid w:val="0040685B"/>
    <w:rsid w:val="00406CEB"/>
    <w:rsid w:val="00410482"/>
    <w:rsid w:val="00410A2C"/>
    <w:rsid w:val="00410B61"/>
    <w:rsid w:val="00410EE3"/>
    <w:rsid w:val="004151FB"/>
    <w:rsid w:val="00416808"/>
    <w:rsid w:val="00416928"/>
    <w:rsid w:val="0041748E"/>
    <w:rsid w:val="004211FE"/>
    <w:rsid w:val="00421CCB"/>
    <w:rsid w:val="00426584"/>
    <w:rsid w:val="00427E25"/>
    <w:rsid w:val="00431A5F"/>
    <w:rsid w:val="00431E06"/>
    <w:rsid w:val="00432942"/>
    <w:rsid w:val="00434811"/>
    <w:rsid w:val="004400AD"/>
    <w:rsid w:val="00441CB4"/>
    <w:rsid w:val="00441DC2"/>
    <w:rsid w:val="00443B5E"/>
    <w:rsid w:val="004457EA"/>
    <w:rsid w:val="00446AF6"/>
    <w:rsid w:val="00447342"/>
    <w:rsid w:val="0045187D"/>
    <w:rsid w:val="00451AD6"/>
    <w:rsid w:val="004530B8"/>
    <w:rsid w:val="004535E1"/>
    <w:rsid w:val="00454060"/>
    <w:rsid w:val="00454638"/>
    <w:rsid w:val="0045497E"/>
    <w:rsid w:val="00454B04"/>
    <w:rsid w:val="00454DCE"/>
    <w:rsid w:val="00457640"/>
    <w:rsid w:val="00461516"/>
    <w:rsid w:val="00463782"/>
    <w:rsid w:val="00465773"/>
    <w:rsid w:val="0046677A"/>
    <w:rsid w:val="00466D3A"/>
    <w:rsid w:val="00471246"/>
    <w:rsid w:val="00471633"/>
    <w:rsid w:val="00471D64"/>
    <w:rsid w:val="00472322"/>
    <w:rsid w:val="0047549A"/>
    <w:rsid w:val="00475B0F"/>
    <w:rsid w:val="004777AA"/>
    <w:rsid w:val="00480688"/>
    <w:rsid w:val="00481C19"/>
    <w:rsid w:val="00484548"/>
    <w:rsid w:val="004846CA"/>
    <w:rsid w:val="00485E09"/>
    <w:rsid w:val="004874EF"/>
    <w:rsid w:val="00487D25"/>
    <w:rsid w:val="00490DF9"/>
    <w:rsid w:val="0049164D"/>
    <w:rsid w:val="004927A8"/>
    <w:rsid w:val="00492F5A"/>
    <w:rsid w:val="00492FB0"/>
    <w:rsid w:val="00493287"/>
    <w:rsid w:val="004935AB"/>
    <w:rsid w:val="00494113"/>
    <w:rsid w:val="00494754"/>
    <w:rsid w:val="00494BE1"/>
    <w:rsid w:val="00497E6E"/>
    <w:rsid w:val="004A3252"/>
    <w:rsid w:val="004A50ED"/>
    <w:rsid w:val="004A7152"/>
    <w:rsid w:val="004B2326"/>
    <w:rsid w:val="004B3661"/>
    <w:rsid w:val="004B485E"/>
    <w:rsid w:val="004B4F7E"/>
    <w:rsid w:val="004B6C22"/>
    <w:rsid w:val="004B7F57"/>
    <w:rsid w:val="004C137A"/>
    <w:rsid w:val="004C14F2"/>
    <w:rsid w:val="004C30F1"/>
    <w:rsid w:val="004C433C"/>
    <w:rsid w:val="004C6F98"/>
    <w:rsid w:val="004D0009"/>
    <w:rsid w:val="004D2569"/>
    <w:rsid w:val="004D3C21"/>
    <w:rsid w:val="004D464A"/>
    <w:rsid w:val="004D4F5D"/>
    <w:rsid w:val="004D53C5"/>
    <w:rsid w:val="004D6EB0"/>
    <w:rsid w:val="004D7295"/>
    <w:rsid w:val="004D7682"/>
    <w:rsid w:val="004E1C42"/>
    <w:rsid w:val="004E20F0"/>
    <w:rsid w:val="004E3261"/>
    <w:rsid w:val="004E4F89"/>
    <w:rsid w:val="004E5590"/>
    <w:rsid w:val="004E7D78"/>
    <w:rsid w:val="004F0180"/>
    <w:rsid w:val="004F05F2"/>
    <w:rsid w:val="004F079A"/>
    <w:rsid w:val="004F1AA9"/>
    <w:rsid w:val="004F202B"/>
    <w:rsid w:val="004F26A6"/>
    <w:rsid w:val="004F4909"/>
    <w:rsid w:val="004F62D1"/>
    <w:rsid w:val="004F6D32"/>
    <w:rsid w:val="004F7735"/>
    <w:rsid w:val="0050086F"/>
    <w:rsid w:val="005037A5"/>
    <w:rsid w:val="00505CC6"/>
    <w:rsid w:val="0050677E"/>
    <w:rsid w:val="005119FE"/>
    <w:rsid w:val="00514120"/>
    <w:rsid w:val="00514F32"/>
    <w:rsid w:val="0051593E"/>
    <w:rsid w:val="00517483"/>
    <w:rsid w:val="005222DA"/>
    <w:rsid w:val="00522F01"/>
    <w:rsid w:val="00522F9E"/>
    <w:rsid w:val="00523FBA"/>
    <w:rsid w:val="00524975"/>
    <w:rsid w:val="00524D95"/>
    <w:rsid w:val="00524F90"/>
    <w:rsid w:val="005260A4"/>
    <w:rsid w:val="005266EF"/>
    <w:rsid w:val="005275D4"/>
    <w:rsid w:val="00530340"/>
    <w:rsid w:val="005303C6"/>
    <w:rsid w:val="0053173F"/>
    <w:rsid w:val="00531E90"/>
    <w:rsid w:val="005329A6"/>
    <w:rsid w:val="00532AEE"/>
    <w:rsid w:val="00535466"/>
    <w:rsid w:val="00536238"/>
    <w:rsid w:val="005378C3"/>
    <w:rsid w:val="00537A85"/>
    <w:rsid w:val="00541A4C"/>
    <w:rsid w:val="00543266"/>
    <w:rsid w:val="0054534D"/>
    <w:rsid w:val="00546842"/>
    <w:rsid w:val="0055183B"/>
    <w:rsid w:val="00552372"/>
    <w:rsid w:val="0055241F"/>
    <w:rsid w:val="005527D3"/>
    <w:rsid w:val="005531A0"/>
    <w:rsid w:val="00553F61"/>
    <w:rsid w:val="0055484A"/>
    <w:rsid w:val="00554F2A"/>
    <w:rsid w:val="0055574D"/>
    <w:rsid w:val="00557B7B"/>
    <w:rsid w:val="00560417"/>
    <w:rsid w:val="00561DA1"/>
    <w:rsid w:val="0056399A"/>
    <w:rsid w:val="005660E9"/>
    <w:rsid w:val="0056624C"/>
    <w:rsid w:val="00566A7A"/>
    <w:rsid w:val="0057043D"/>
    <w:rsid w:val="0057217F"/>
    <w:rsid w:val="005732FE"/>
    <w:rsid w:val="00573974"/>
    <w:rsid w:val="00577617"/>
    <w:rsid w:val="005817A9"/>
    <w:rsid w:val="00583ED3"/>
    <w:rsid w:val="0058497B"/>
    <w:rsid w:val="00584AF4"/>
    <w:rsid w:val="005862A8"/>
    <w:rsid w:val="00586BE2"/>
    <w:rsid w:val="00586DAD"/>
    <w:rsid w:val="00587C56"/>
    <w:rsid w:val="005925F5"/>
    <w:rsid w:val="00593B36"/>
    <w:rsid w:val="00593C4F"/>
    <w:rsid w:val="0059410D"/>
    <w:rsid w:val="005943E0"/>
    <w:rsid w:val="00596C64"/>
    <w:rsid w:val="005A0817"/>
    <w:rsid w:val="005A1510"/>
    <w:rsid w:val="005A26C7"/>
    <w:rsid w:val="005A3E96"/>
    <w:rsid w:val="005A40B9"/>
    <w:rsid w:val="005A5488"/>
    <w:rsid w:val="005A668B"/>
    <w:rsid w:val="005B1069"/>
    <w:rsid w:val="005B2B1A"/>
    <w:rsid w:val="005B2F45"/>
    <w:rsid w:val="005B3724"/>
    <w:rsid w:val="005B48B0"/>
    <w:rsid w:val="005B4B3E"/>
    <w:rsid w:val="005B4EA3"/>
    <w:rsid w:val="005B6678"/>
    <w:rsid w:val="005C00E0"/>
    <w:rsid w:val="005C3E35"/>
    <w:rsid w:val="005C43A9"/>
    <w:rsid w:val="005C6691"/>
    <w:rsid w:val="005D0CC6"/>
    <w:rsid w:val="005D1D94"/>
    <w:rsid w:val="005D1F85"/>
    <w:rsid w:val="005D2249"/>
    <w:rsid w:val="005D2918"/>
    <w:rsid w:val="005D3FFD"/>
    <w:rsid w:val="005D4B94"/>
    <w:rsid w:val="005E16E3"/>
    <w:rsid w:val="005E27FC"/>
    <w:rsid w:val="005E2A83"/>
    <w:rsid w:val="005E4102"/>
    <w:rsid w:val="005E5680"/>
    <w:rsid w:val="005E6DC6"/>
    <w:rsid w:val="005E6EF7"/>
    <w:rsid w:val="005E768D"/>
    <w:rsid w:val="005E7D82"/>
    <w:rsid w:val="005E7DBC"/>
    <w:rsid w:val="005F1037"/>
    <w:rsid w:val="005F2C0F"/>
    <w:rsid w:val="005F2FCA"/>
    <w:rsid w:val="005F4116"/>
    <w:rsid w:val="005F51AE"/>
    <w:rsid w:val="005F5B6C"/>
    <w:rsid w:val="006007AE"/>
    <w:rsid w:val="00601514"/>
    <w:rsid w:val="00601727"/>
    <w:rsid w:val="00601B2A"/>
    <w:rsid w:val="006032F3"/>
    <w:rsid w:val="00607A33"/>
    <w:rsid w:val="00611D2B"/>
    <w:rsid w:val="00612B26"/>
    <w:rsid w:val="00620D1D"/>
    <w:rsid w:val="00623EC5"/>
    <w:rsid w:val="006250A6"/>
    <w:rsid w:val="00627E5C"/>
    <w:rsid w:val="00630283"/>
    <w:rsid w:val="0063040C"/>
    <w:rsid w:val="006307C9"/>
    <w:rsid w:val="00633DB9"/>
    <w:rsid w:val="006346FA"/>
    <w:rsid w:val="006347F4"/>
    <w:rsid w:val="006354E0"/>
    <w:rsid w:val="006359D2"/>
    <w:rsid w:val="006364C6"/>
    <w:rsid w:val="006365E1"/>
    <w:rsid w:val="00636DBF"/>
    <w:rsid w:val="0064206D"/>
    <w:rsid w:val="00642FF2"/>
    <w:rsid w:val="006442FD"/>
    <w:rsid w:val="00644A4D"/>
    <w:rsid w:val="006454AB"/>
    <w:rsid w:val="006456E0"/>
    <w:rsid w:val="00647D87"/>
    <w:rsid w:val="00650DA2"/>
    <w:rsid w:val="00652711"/>
    <w:rsid w:val="00655DE9"/>
    <w:rsid w:val="00660995"/>
    <w:rsid w:val="00661092"/>
    <w:rsid w:val="00662678"/>
    <w:rsid w:val="006636C2"/>
    <w:rsid w:val="006637B6"/>
    <w:rsid w:val="00664738"/>
    <w:rsid w:val="0066492F"/>
    <w:rsid w:val="00665DC3"/>
    <w:rsid w:val="00667227"/>
    <w:rsid w:val="00671AF1"/>
    <w:rsid w:val="006727B7"/>
    <w:rsid w:val="00673606"/>
    <w:rsid w:val="00673A24"/>
    <w:rsid w:val="00674217"/>
    <w:rsid w:val="00674DCB"/>
    <w:rsid w:val="006752D6"/>
    <w:rsid w:val="00677919"/>
    <w:rsid w:val="006808FA"/>
    <w:rsid w:val="00680B15"/>
    <w:rsid w:val="0068133D"/>
    <w:rsid w:val="00681499"/>
    <w:rsid w:val="00681981"/>
    <w:rsid w:val="006845E5"/>
    <w:rsid w:val="00684735"/>
    <w:rsid w:val="006854A2"/>
    <w:rsid w:val="006856BC"/>
    <w:rsid w:val="00687031"/>
    <w:rsid w:val="006879EE"/>
    <w:rsid w:val="00691148"/>
    <w:rsid w:val="0069194C"/>
    <w:rsid w:val="00692470"/>
    <w:rsid w:val="0069399B"/>
    <w:rsid w:val="00693F79"/>
    <w:rsid w:val="006949A9"/>
    <w:rsid w:val="00694B3F"/>
    <w:rsid w:val="00695E3F"/>
    <w:rsid w:val="00696C8D"/>
    <w:rsid w:val="00696FC2"/>
    <w:rsid w:val="00697F2B"/>
    <w:rsid w:val="006A16B4"/>
    <w:rsid w:val="006A53E5"/>
    <w:rsid w:val="006A7B9F"/>
    <w:rsid w:val="006B2BFC"/>
    <w:rsid w:val="006B4902"/>
    <w:rsid w:val="006B523E"/>
    <w:rsid w:val="006B7EC9"/>
    <w:rsid w:val="006B7F86"/>
    <w:rsid w:val="006C0CDA"/>
    <w:rsid w:val="006C18A2"/>
    <w:rsid w:val="006C4246"/>
    <w:rsid w:val="006C64DB"/>
    <w:rsid w:val="006D004F"/>
    <w:rsid w:val="006D3AA7"/>
    <w:rsid w:val="006D3D44"/>
    <w:rsid w:val="006D61E5"/>
    <w:rsid w:val="006D6469"/>
    <w:rsid w:val="006D7423"/>
    <w:rsid w:val="006D7671"/>
    <w:rsid w:val="006D7DB1"/>
    <w:rsid w:val="006E00E6"/>
    <w:rsid w:val="006E0395"/>
    <w:rsid w:val="006E1E4A"/>
    <w:rsid w:val="006E2D71"/>
    <w:rsid w:val="006E5BCF"/>
    <w:rsid w:val="006E6917"/>
    <w:rsid w:val="006E70FB"/>
    <w:rsid w:val="006E73BF"/>
    <w:rsid w:val="006F1412"/>
    <w:rsid w:val="006F23CD"/>
    <w:rsid w:val="006F4320"/>
    <w:rsid w:val="006F457C"/>
    <w:rsid w:val="006F5A98"/>
    <w:rsid w:val="00701A87"/>
    <w:rsid w:val="00702769"/>
    <w:rsid w:val="007051F4"/>
    <w:rsid w:val="00705342"/>
    <w:rsid w:val="00705B37"/>
    <w:rsid w:val="00705F3D"/>
    <w:rsid w:val="0070799E"/>
    <w:rsid w:val="00710B76"/>
    <w:rsid w:val="00712307"/>
    <w:rsid w:val="00712CEF"/>
    <w:rsid w:val="00713692"/>
    <w:rsid w:val="00714778"/>
    <w:rsid w:val="0071494E"/>
    <w:rsid w:val="00715340"/>
    <w:rsid w:val="00715A45"/>
    <w:rsid w:val="00716459"/>
    <w:rsid w:val="007166EC"/>
    <w:rsid w:val="00717EF3"/>
    <w:rsid w:val="007207A8"/>
    <w:rsid w:val="00721D84"/>
    <w:rsid w:val="007253BD"/>
    <w:rsid w:val="00725F8C"/>
    <w:rsid w:val="0072A12D"/>
    <w:rsid w:val="007305F1"/>
    <w:rsid w:val="007314FD"/>
    <w:rsid w:val="00732233"/>
    <w:rsid w:val="0073251E"/>
    <w:rsid w:val="00733007"/>
    <w:rsid w:val="0073303D"/>
    <w:rsid w:val="00735758"/>
    <w:rsid w:val="007371A7"/>
    <w:rsid w:val="00740AC5"/>
    <w:rsid w:val="00741015"/>
    <w:rsid w:val="00741034"/>
    <w:rsid w:val="00742843"/>
    <w:rsid w:val="007433C6"/>
    <w:rsid w:val="0074378F"/>
    <w:rsid w:val="00744234"/>
    <w:rsid w:val="00744CEB"/>
    <w:rsid w:val="00745E29"/>
    <w:rsid w:val="00747B2D"/>
    <w:rsid w:val="00750DFF"/>
    <w:rsid w:val="00754150"/>
    <w:rsid w:val="00754F3A"/>
    <w:rsid w:val="00756EC3"/>
    <w:rsid w:val="00760CFF"/>
    <w:rsid w:val="00762212"/>
    <w:rsid w:val="00763446"/>
    <w:rsid w:val="007645F1"/>
    <w:rsid w:val="00765200"/>
    <w:rsid w:val="00766D07"/>
    <w:rsid w:val="007671D7"/>
    <w:rsid w:val="00770831"/>
    <w:rsid w:val="00771C15"/>
    <w:rsid w:val="0077204C"/>
    <w:rsid w:val="00772857"/>
    <w:rsid w:val="0077389E"/>
    <w:rsid w:val="007740BF"/>
    <w:rsid w:val="007746DB"/>
    <w:rsid w:val="007758F4"/>
    <w:rsid w:val="00776400"/>
    <w:rsid w:val="00776723"/>
    <w:rsid w:val="0077685C"/>
    <w:rsid w:val="007777E9"/>
    <w:rsid w:val="00780130"/>
    <w:rsid w:val="0078072F"/>
    <w:rsid w:val="0078160E"/>
    <w:rsid w:val="0078340C"/>
    <w:rsid w:val="00784D3B"/>
    <w:rsid w:val="00785757"/>
    <w:rsid w:val="00786478"/>
    <w:rsid w:val="00786EDA"/>
    <w:rsid w:val="00787D14"/>
    <w:rsid w:val="0079014D"/>
    <w:rsid w:val="00791CFC"/>
    <w:rsid w:val="00796721"/>
    <w:rsid w:val="007968A6"/>
    <w:rsid w:val="00796A0A"/>
    <w:rsid w:val="00796AE4"/>
    <w:rsid w:val="00796D3B"/>
    <w:rsid w:val="007A1D7C"/>
    <w:rsid w:val="007A2EEE"/>
    <w:rsid w:val="007A4522"/>
    <w:rsid w:val="007A46DC"/>
    <w:rsid w:val="007A4ADF"/>
    <w:rsid w:val="007A4DE5"/>
    <w:rsid w:val="007A7B59"/>
    <w:rsid w:val="007B0250"/>
    <w:rsid w:val="007B0ACB"/>
    <w:rsid w:val="007B34F3"/>
    <w:rsid w:val="007B56B3"/>
    <w:rsid w:val="007B7348"/>
    <w:rsid w:val="007C08A2"/>
    <w:rsid w:val="007C18B7"/>
    <w:rsid w:val="007C2639"/>
    <w:rsid w:val="007C4A0E"/>
    <w:rsid w:val="007C53AA"/>
    <w:rsid w:val="007D0A8E"/>
    <w:rsid w:val="007D0C9D"/>
    <w:rsid w:val="007D0D8B"/>
    <w:rsid w:val="007D227B"/>
    <w:rsid w:val="007D2600"/>
    <w:rsid w:val="007D293F"/>
    <w:rsid w:val="007D5C74"/>
    <w:rsid w:val="007D6AE1"/>
    <w:rsid w:val="007E0121"/>
    <w:rsid w:val="007E4D4A"/>
    <w:rsid w:val="007E4FB9"/>
    <w:rsid w:val="007E576E"/>
    <w:rsid w:val="007E5FF3"/>
    <w:rsid w:val="007E7AA0"/>
    <w:rsid w:val="007F0CB2"/>
    <w:rsid w:val="007F0F48"/>
    <w:rsid w:val="007F276E"/>
    <w:rsid w:val="007F27D7"/>
    <w:rsid w:val="00805DAF"/>
    <w:rsid w:val="0080664E"/>
    <w:rsid w:val="00807BF9"/>
    <w:rsid w:val="008106A6"/>
    <w:rsid w:val="00810BFC"/>
    <w:rsid w:val="00813041"/>
    <w:rsid w:val="00815CC6"/>
    <w:rsid w:val="00820168"/>
    <w:rsid w:val="008208CC"/>
    <w:rsid w:val="008210C6"/>
    <w:rsid w:val="00821F26"/>
    <w:rsid w:val="00822C31"/>
    <w:rsid w:val="008235BD"/>
    <w:rsid w:val="00824753"/>
    <w:rsid w:val="0082596E"/>
    <w:rsid w:val="00825A16"/>
    <w:rsid w:val="008260B1"/>
    <w:rsid w:val="00826D97"/>
    <w:rsid w:val="008273DC"/>
    <w:rsid w:val="008300F2"/>
    <w:rsid w:val="008305E3"/>
    <w:rsid w:val="0083362C"/>
    <w:rsid w:val="00834B6E"/>
    <w:rsid w:val="0083725D"/>
    <w:rsid w:val="008373AC"/>
    <w:rsid w:val="00837857"/>
    <w:rsid w:val="00843355"/>
    <w:rsid w:val="00844DEF"/>
    <w:rsid w:val="0085048F"/>
    <w:rsid w:val="008545EA"/>
    <w:rsid w:val="0085607F"/>
    <w:rsid w:val="008566D2"/>
    <w:rsid w:val="00857953"/>
    <w:rsid w:val="00857B29"/>
    <w:rsid w:val="00861FF3"/>
    <w:rsid w:val="008628BC"/>
    <w:rsid w:val="00862B90"/>
    <w:rsid w:val="008640AF"/>
    <w:rsid w:val="008646B3"/>
    <w:rsid w:val="0086472B"/>
    <w:rsid w:val="00866E95"/>
    <w:rsid w:val="00867E73"/>
    <w:rsid w:val="0087009D"/>
    <w:rsid w:val="008707E7"/>
    <w:rsid w:val="0087096C"/>
    <w:rsid w:val="008734E2"/>
    <w:rsid w:val="008735E5"/>
    <w:rsid w:val="0087363A"/>
    <w:rsid w:val="0087436F"/>
    <w:rsid w:val="0087570B"/>
    <w:rsid w:val="00877F46"/>
    <w:rsid w:val="00877F9B"/>
    <w:rsid w:val="00881228"/>
    <w:rsid w:val="008826B6"/>
    <w:rsid w:val="0088475E"/>
    <w:rsid w:val="00886F17"/>
    <w:rsid w:val="008879FA"/>
    <w:rsid w:val="00890733"/>
    <w:rsid w:val="00890765"/>
    <w:rsid w:val="00891F9D"/>
    <w:rsid w:val="00892FB6"/>
    <w:rsid w:val="0089435E"/>
    <w:rsid w:val="00894B3D"/>
    <w:rsid w:val="008965C9"/>
    <w:rsid w:val="008A1D37"/>
    <w:rsid w:val="008A2797"/>
    <w:rsid w:val="008A30D0"/>
    <w:rsid w:val="008A34F7"/>
    <w:rsid w:val="008A6068"/>
    <w:rsid w:val="008A6DB7"/>
    <w:rsid w:val="008B0AE6"/>
    <w:rsid w:val="008B14E5"/>
    <w:rsid w:val="008B1917"/>
    <w:rsid w:val="008B499C"/>
    <w:rsid w:val="008B778F"/>
    <w:rsid w:val="008C22F9"/>
    <w:rsid w:val="008C38AA"/>
    <w:rsid w:val="008C48A1"/>
    <w:rsid w:val="008C679D"/>
    <w:rsid w:val="008C6938"/>
    <w:rsid w:val="008C6A82"/>
    <w:rsid w:val="008D013D"/>
    <w:rsid w:val="008D03A2"/>
    <w:rsid w:val="008D03EA"/>
    <w:rsid w:val="008D10DE"/>
    <w:rsid w:val="008D1290"/>
    <w:rsid w:val="008D241D"/>
    <w:rsid w:val="008D54EB"/>
    <w:rsid w:val="008D5E2C"/>
    <w:rsid w:val="008D6958"/>
    <w:rsid w:val="008E0B06"/>
    <w:rsid w:val="008E0B4F"/>
    <w:rsid w:val="008E3AC4"/>
    <w:rsid w:val="008E43EC"/>
    <w:rsid w:val="008E5DE8"/>
    <w:rsid w:val="008E65AD"/>
    <w:rsid w:val="008F0CC4"/>
    <w:rsid w:val="008F121F"/>
    <w:rsid w:val="008F6C51"/>
    <w:rsid w:val="008F7740"/>
    <w:rsid w:val="0090122B"/>
    <w:rsid w:val="009016BD"/>
    <w:rsid w:val="0090191B"/>
    <w:rsid w:val="009020CA"/>
    <w:rsid w:val="00903396"/>
    <w:rsid w:val="00903968"/>
    <w:rsid w:val="00903D79"/>
    <w:rsid w:val="00903DDF"/>
    <w:rsid w:val="00904307"/>
    <w:rsid w:val="00904D14"/>
    <w:rsid w:val="009076BB"/>
    <w:rsid w:val="009115D4"/>
    <w:rsid w:val="0091598A"/>
    <w:rsid w:val="00916026"/>
    <w:rsid w:val="0091627D"/>
    <w:rsid w:val="00916642"/>
    <w:rsid w:val="009208F5"/>
    <w:rsid w:val="00920C27"/>
    <w:rsid w:val="009211EA"/>
    <w:rsid w:val="0092159D"/>
    <w:rsid w:val="00921C72"/>
    <w:rsid w:val="00923993"/>
    <w:rsid w:val="00925F6A"/>
    <w:rsid w:val="0092616A"/>
    <w:rsid w:val="009265CC"/>
    <w:rsid w:val="00927C15"/>
    <w:rsid w:val="00927D32"/>
    <w:rsid w:val="009329F1"/>
    <w:rsid w:val="00932ABB"/>
    <w:rsid w:val="0093330D"/>
    <w:rsid w:val="009334AE"/>
    <w:rsid w:val="009344E0"/>
    <w:rsid w:val="00937C57"/>
    <w:rsid w:val="0094075C"/>
    <w:rsid w:val="009442AC"/>
    <w:rsid w:val="009450EB"/>
    <w:rsid w:val="00946D69"/>
    <w:rsid w:val="00950638"/>
    <w:rsid w:val="0095122B"/>
    <w:rsid w:val="0095133A"/>
    <w:rsid w:val="009513FB"/>
    <w:rsid w:val="009514BB"/>
    <w:rsid w:val="009534E1"/>
    <w:rsid w:val="0095381E"/>
    <w:rsid w:val="00953F68"/>
    <w:rsid w:val="0095445A"/>
    <w:rsid w:val="00955034"/>
    <w:rsid w:val="00955A7D"/>
    <w:rsid w:val="009560E3"/>
    <w:rsid w:val="00956974"/>
    <w:rsid w:val="00960457"/>
    <w:rsid w:val="00960468"/>
    <w:rsid w:val="00960984"/>
    <w:rsid w:val="00961BC3"/>
    <w:rsid w:val="00965A67"/>
    <w:rsid w:val="00966F82"/>
    <w:rsid w:val="00967BBA"/>
    <w:rsid w:val="009720E3"/>
    <w:rsid w:val="009727DE"/>
    <w:rsid w:val="00972F83"/>
    <w:rsid w:val="0097463D"/>
    <w:rsid w:val="00975AAC"/>
    <w:rsid w:val="00975D30"/>
    <w:rsid w:val="009812BD"/>
    <w:rsid w:val="00981D3C"/>
    <w:rsid w:val="009828E2"/>
    <w:rsid w:val="00983111"/>
    <w:rsid w:val="00984268"/>
    <w:rsid w:val="00985386"/>
    <w:rsid w:val="00987828"/>
    <w:rsid w:val="009918C1"/>
    <w:rsid w:val="00992DE3"/>
    <w:rsid w:val="0099395B"/>
    <w:rsid w:val="009939DB"/>
    <w:rsid w:val="00996E90"/>
    <w:rsid w:val="009A09E8"/>
    <w:rsid w:val="009A115D"/>
    <w:rsid w:val="009A1BC6"/>
    <w:rsid w:val="009A203E"/>
    <w:rsid w:val="009A21DF"/>
    <w:rsid w:val="009A28A2"/>
    <w:rsid w:val="009A2FAB"/>
    <w:rsid w:val="009A43ED"/>
    <w:rsid w:val="009A49AE"/>
    <w:rsid w:val="009A6CB1"/>
    <w:rsid w:val="009A7134"/>
    <w:rsid w:val="009A7928"/>
    <w:rsid w:val="009B0A35"/>
    <w:rsid w:val="009B22AB"/>
    <w:rsid w:val="009B3677"/>
    <w:rsid w:val="009B535B"/>
    <w:rsid w:val="009B5743"/>
    <w:rsid w:val="009B758F"/>
    <w:rsid w:val="009C1C8B"/>
    <w:rsid w:val="009C3859"/>
    <w:rsid w:val="009C3BBA"/>
    <w:rsid w:val="009C43BF"/>
    <w:rsid w:val="009C74E6"/>
    <w:rsid w:val="009C79FB"/>
    <w:rsid w:val="009D0ECF"/>
    <w:rsid w:val="009D2DCF"/>
    <w:rsid w:val="009D30DA"/>
    <w:rsid w:val="009D35E4"/>
    <w:rsid w:val="009D3795"/>
    <w:rsid w:val="009D37E2"/>
    <w:rsid w:val="009D3FD0"/>
    <w:rsid w:val="009D40B1"/>
    <w:rsid w:val="009E362C"/>
    <w:rsid w:val="009E3C16"/>
    <w:rsid w:val="009E5698"/>
    <w:rsid w:val="009E5750"/>
    <w:rsid w:val="009E5F40"/>
    <w:rsid w:val="009E67B0"/>
    <w:rsid w:val="009E6FDD"/>
    <w:rsid w:val="009F2233"/>
    <w:rsid w:val="009F237B"/>
    <w:rsid w:val="009F3D1E"/>
    <w:rsid w:val="009F5BBA"/>
    <w:rsid w:val="009F6D69"/>
    <w:rsid w:val="00A0027C"/>
    <w:rsid w:val="00A00539"/>
    <w:rsid w:val="00A005FF"/>
    <w:rsid w:val="00A00E5A"/>
    <w:rsid w:val="00A0110F"/>
    <w:rsid w:val="00A02E97"/>
    <w:rsid w:val="00A0471F"/>
    <w:rsid w:val="00A07412"/>
    <w:rsid w:val="00A1041A"/>
    <w:rsid w:val="00A110D9"/>
    <w:rsid w:val="00A143AF"/>
    <w:rsid w:val="00A14B99"/>
    <w:rsid w:val="00A155FD"/>
    <w:rsid w:val="00A1690E"/>
    <w:rsid w:val="00A20356"/>
    <w:rsid w:val="00A20601"/>
    <w:rsid w:val="00A20CB3"/>
    <w:rsid w:val="00A223C4"/>
    <w:rsid w:val="00A226CA"/>
    <w:rsid w:val="00A2394B"/>
    <w:rsid w:val="00A24ABC"/>
    <w:rsid w:val="00A2521A"/>
    <w:rsid w:val="00A256A5"/>
    <w:rsid w:val="00A27089"/>
    <w:rsid w:val="00A3003E"/>
    <w:rsid w:val="00A31D1C"/>
    <w:rsid w:val="00A3228E"/>
    <w:rsid w:val="00A32D09"/>
    <w:rsid w:val="00A32E1D"/>
    <w:rsid w:val="00A32E6D"/>
    <w:rsid w:val="00A3363A"/>
    <w:rsid w:val="00A336AA"/>
    <w:rsid w:val="00A36A46"/>
    <w:rsid w:val="00A40640"/>
    <w:rsid w:val="00A43B98"/>
    <w:rsid w:val="00A44FF7"/>
    <w:rsid w:val="00A4570F"/>
    <w:rsid w:val="00A45F30"/>
    <w:rsid w:val="00A4640D"/>
    <w:rsid w:val="00A464F7"/>
    <w:rsid w:val="00A46DF1"/>
    <w:rsid w:val="00A46EE1"/>
    <w:rsid w:val="00A470A4"/>
    <w:rsid w:val="00A47525"/>
    <w:rsid w:val="00A47856"/>
    <w:rsid w:val="00A50FBD"/>
    <w:rsid w:val="00A528AE"/>
    <w:rsid w:val="00A5453F"/>
    <w:rsid w:val="00A604AC"/>
    <w:rsid w:val="00A605D3"/>
    <w:rsid w:val="00A60742"/>
    <w:rsid w:val="00A60E93"/>
    <w:rsid w:val="00A62509"/>
    <w:rsid w:val="00A62EA8"/>
    <w:rsid w:val="00A63EA6"/>
    <w:rsid w:val="00A641A6"/>
    <w:rsid w:val="00A65281"/>
    <w:rsid w:val="00A65F5A"/>
    <w:rsid w:val="00A6653B"/>
    <w:rsid w:val="00A66D1F"/>
    <w:rsid w:val="00A708F2"/>
    <w:rsid w:val="00A711AD"/>
    <w:rsid w:val="00A718B2"/>
    <w:rsid w:val="00A71FE2"/>
    <w:rsid w:val="00A752F5"/>
    <w:rsid w:val="00A77157"/>
    <w:rsid w:val="00A831D7"/>
    <w:rsid w:val="00A8338E"/>
    <w:rsid w:val="00A836A1"/>
    <w:rsid w:val="00A8439F"/>
    <w:rsid w:val="00A86BC9"/>
    <w:rsid w:val="00A870B0"/>
    <w:rsid w:val="00A939E2"/>
    <w:rsid w:val="00A94392"/>
    <w:rsid w:val="00A96CC8"/>
    <w:rsid w:val="00AA0F39"/>
    <w:rsid w:val="00AA1108"/>
    <w:rsid w:val="00AA18AF"/>
    <w:rsid w:val="00AA1F8E"/>
    <w:rsid w:val="00AA21FF"/>
    <w:rsid w:val="00AA4747"/>
    <w:rsid w:val="00AA4EFC"/>
    <w:rsid w:val="00AB0CF4"/>
    <w:rsid w:val="00AB1FD3"/>
    <w:rsid w:val="00AB219A"/>
    <w:rsid w:val="00AB3044"/>
    <w:rsid w:val="00AB5CC6"/>
    <w:rsid w:val="00AB6319"/>
    <w:rsid w:val="00AB6C07"/>
    <w:rsid w:val="00AB7D0B"/>
    <w:rsid w:val="00AC0703"/>
    <w:rsid w:val="00AC0837"/>
    <w:rsid w:val="00AC1655"/>
    <w:rsid w:val="00AC1E59"/>
    <w:rsid w:val="00AC1ECB"/>
    <w:rsid w:val="00AC2766"/>
    <w:rsid w:val="00AC2923"/>
    <w:rsid w:val="00AC2956"/>
    <w:rsid w:val="00AC3C13"/>
    <w:rsid w:val="00AC5D95"/>
    <w:rsid w:val="00AC7AD4"/>
    <w:rsid w:val="00AD072C"/>
    <w:rsid w:val="00AD1697"/>
    <w:rsid w:val="00AD2980"/>
    <w:rsid w:val="00AD36F2"/>
    <w:rsid w:val="00AD3DA5"/>
    <w:rsid w:val="00AD58C7"/>
    <w:rsid w:val="00AD6C08"/>
    <w:rsid w:val="00AE1254"/>
    <w:rsid w:val="00AE47AA"/>
    <w:rsid w:val="00AE6ECE"/>
    <w:rsid w:val="00AE7255"/>
    <w:rsid w:val="00AF000E"/>
    <w:rsid w:val="00AF019C"/>
    <w:rsid w:val="00AF08C9"/>
    <w:rsid w:val="00AF12AC"/>
    <w:rsid w:val="00AF1848"/>
    <w:rsid w:val="00AF2773"/>
    <w:rsid w:val="00AF36E0"/>
    <w:rsid w:val="00AF4111"/>
    <w:rsid w:val="00B001C1"/>
    <w:rsid w:val="00B021CB"/>
    <w:rsid w:val="00B04121"/>
    <w:rsid w:val="00B0554E"/>
    <w:rsid w:val="00B05587"/>
    <w:rsid w:val="00B07119"/>
    <w:rsid w:val="00B07AAD"/>
    <w:rsid w:val="00B107FE"/>
    <w:rsid w:val="00B10AD5"/>
    <w:rsid w:val="00B151A9"/>
    <w:rsid w:val="00B15714"/>
    <w:rsid w:val="00B15A81"/>
    <w:rsid w:val="00B1613E"/>
    <w:rsid w:val="00B20FE9"/>
    <w:rsid w:val="00B21491"/>
    <w:rsid w:val="00B23319"/>
    <w:rsid w:val="00B2496D"/>
    <w:rsid w:val="00B24C55"/>
    <w:rsid w:val="00B24C6A"/>
    <w:rsid w:val="00B30047"/>
    <w:rsid w:val="00B30840"/>
    <w:rsid w:val="00B30FDA"/>
    <w:rsid w:val="00B3140D"/>
    <w:rsid w:val="00B351C4"/>
    <w:rsid w:val="00B36BCE"/>
    <w:rsid w:val="00B4061B"/>
    <w:rsid w:val="00B41CF9"/>
    <w:rsid w:val="00B44E43"/>
    <w:rsid w:val="00B468C5"/>
    <w:rsid w:val="00B47925"/>
    <w:rsid w:val="00B5062D"/>
    <w:rsid w:val="00B5206D"/>
    <w:rsid w:val="00B521CA"/>
    <w:rsid w:val="00B530A0"/>
    <w:rsid w:val="00B53611"/>
    <w:rsid w:val="00B5497A"/>
    <w:rsid w:val="00B5555E"/>
    <w:rsid w:val="00B573CF"/>
    <w:rsid w:val="00B57482"/>
    <w:rsid w:val="00B5790C"/>
    <w:rsid w:val="00B60C82"/>
    <w:rsid w:val="00B624F7"/>
    <w:rsid w:val="00B635C3"/>
    <w:rsid w:val="00B639D9"/>
    <w:rsid w:val="00B6404B"/>
    <w:rsid w:val="00B65008"/>
    <w:rsid w:val="00B66154"/>
    <w:rsid w:val="00B663EB"/>
    <w:rsid w:val="00B713E8"/>
    <w:rsid w:val="00B73F58"/>
    <w:rsid w:val="00B740C3"/>
    <w:rsid w:val="00B75A7C"/>
    <w:rsid w:val="00B7670D"/>
    <w:rsid w:val="00B76BBA"/>
    <w:rsid w:val="00B77DEA"/>
    <w:rsid w:val="00B80C0E"/>
    <w:rsid w:val="00B81A4C"/>
    <w:rsid w:val="00B82500"/>
    <w:rsid w:val="00B833D6"/>
    <w:rsid w:val="00B838C7"/>
    <w:rsid w:val="00B83D1E"/>
    <w:rsid w:val="00B83EB2"/>
    <w:rsid w:val="00B84E7C"/>
    <w:rsid w:val="00B85F75"/>
    <w:rsid w:val="00B86775"/>
    <w:rsid w:val="00B86953"/>
    <w:rsid w:val="00B8753A"/>
    <w:rsid w:val="00B904CA"/>
    <w:rsid w:val="00B91133"/>
    <w:rsid w:val="00B928AD"/>
    <w:rsid w:val="00B92B6A"/>
    <w:rsid w:val="00B955A0"/>
    <w:rsid w:val="00B95619"/>
    <w:rsid w:val="00BA12D8"/>
    <w:rsid w:val="00BA2BEA"/>
    <w:rsid w:val="00BA2D11"/>
    <w:rsid w:val="00BA2F29"/>
    <w:rsid w:val="00BA336F"/>
    <w:rsid w:val="00BA46BE"/>
    <w:rsid w:val="00BA554D"/>
    <w:rsid w:val="00BA58C3"/>
    <w:rsid w:val="00BA777B"/>
    <w:rsid w:val="00BB258F"/>
    <w:rsid w:val="00BB305F"/>
    <w:rsid w:val="00BB4669"/>
    <w:rsid w:val="00BB62AD"/>
    <w:rsid w:val="00BC1C68"/>
    <w:rsid w:val="00BC20CE"/>
    <w:rsid w:val="00BC283E"/>
    <w:rsid w:val="00BC43F3"/>
    <w:rsid w:val="00BC57B8"/>
    <w:rsid w:val="00BC5E06"/>
    <w:rsid w:val="00BC6298"/>
    <w:rsid w:val="00BD0935"/>
    <w:rsid w:val="00BE1F65"/>
    <w:rsid w:val="00BE2666"/>
    <w:rsid w:val="00BE3E5A"/>
    <w:rsid w:val="00BE4219"/>
    <w:rsid w:val="00BE4B91"/>
    <w:rsid w:val="00BE7A7B"/>
    <w:rsid w:val="00BF0862"/>
    <w:rsid w:val="00BF09D5"/>
    <w:rsid w:val="00BF0CEC"/>
    <w:rsid w:val="00BF131F"/>
    <w:rsid w:val="00BF29A5"/>
    <w:rsid w:val="00BF31D6"/>
    <w:rsid w:val="00BF48E8"/>
    <w:rsid w:val="00BF4D29"/>
    <w:rsid w:val="00BF5FAD"/>
    <w:rsid w:val="00BF7ED9"/>
    <w:rsid w:val="00C002E4"/>
    <w:rsid w:val="00C009DA"/>
    <w:rsid w:val="00C01165"/>
    <w:rsid w:val="00C012CD"/>
    <w:rsid w:val="00C01D92"/>
    <w:rsid w:val="00C02260"/>
    <w:rsid w:val="00C0229C"/>
    <w:rsid w:val="00C02C7A"/>
    <w:rsid w:val="00C03325"/>
    <w:rsid w:val="00C033C6"/>
    <w:rsid w:val="00C035AA"/>
    <w:rsid w:val="00C07A4E"/>
    <w:rsid w:val="00C10B0A"/>
    <w:rsid w:val="00C12A28"/>
    <w:rsid w:val="00C14A53"/>
    <w:rsid w:val="00C163E7"/>
    <w:rsid w:val="00C170C4"/>
    <w:rsid w:val="00C20329"/>
    <w:rsid w:val="00C20398"/>
    <w:rsid w:val="00C20545"/>
    <w:rsid w:val="00C21AF2"/>
    <w:rsid w:val="00C22B40"/>
    <w:rsid w:val="00C234BC"/>
    <w:rsid w:val="00C24C4F"/>
    <w:rsid w:val="00C263BC"/>
    <w:rsid w:val="00C264D0"/>
    <w:rsid w:val="00C2734C"/>
    <w:rsid w:val="00C27C45"/>
    <w:rsid w:val="00C27FCA"/>
    <w:rsid w:val="00C35228"/>
    <w:rsid w:val="00C37BCC"/>
    <w:rsid w:val="00C37EFD"/>
    <w:rsid w:val="00C45060"/>
    <w:rsid w:val="00C468EA"/>
    <w:rsid w:val="00C46BFD"/>
    <w:rsid w:val="00C47D68"/>
    <w:rsid w:val="00C51FA2"/>
    <w:rsid w:val="00C52DBD"/>
    <w:rsid w:val="00C52DE4"/>
    <w:rsid w:val="00C5332C"/>
    <w:rsid w:val="00C53E80"/>
    <w:rsid w:val="00C55D2B"/>
    <w:rsid w:val="00C57DD6"/>
    <w:rsid w:val="00C604ED"/>
    <w:rsid w:val="00C62046"/>
    <w:rsid w:val="00C6575B"/>
    <w:rsid w:val="00C7324C"/>
    <w:rsid w:val="00C73F9E"/>
    <w:rsid w:val="00C75FA1"/>
    <w:rsid w:val="00C773DA"/>
    <w:rsid w:val="00C82D30"/>
    <w:rsid w:val="00C8388B"/>
    <w:rsid w:val="00C844E6"/>
    <w:rsid w:val="00C901FC"/>
    <w:rsid w:val="00C915DF"/>
    <w:rsid w:val="00C91906"/>
    <w:rsid w:val="00C938F0"/>
    <w:rsid w:val="00C94998"/>
    <w:rsid w:val="00C94D7B"/>
    <w:rsid w:val="00C96063"/>
    <w:rsid w:val="00C96DE9"/>
    <w:rsid w:val="00C97915"/>
    <w:rsid w:val="00CA0296"/>
    <w:rsid w:val="00CA133A"/>
    <w:rsid w:val="00CA15D3"/>
    <w:rsid w:val="00CA5165"/>
    <w:rsid w:val="00CA5CA6"/>
    <w:rsid w:val="00CA73C7"/>
    <w:rsid w:val="00CB0FB2"/>
    <w:rsid w:val="00CB130F"/>
    <w:rsid w:val="00CB1692"/>
    <w:rsid w:val="00CB1E98"/>
    <w:rsid w:val="00CB2802"/>
    <w:rsid w:val="00CB2F59"/>
    <w:rsid w:val="00CB5F0A"/>
    <w:rsid w:val="00CB7215"/>
    <w:rsid w:val="00CB7488"/>
    <w:rsid w:val="00CC25F1"/>
    <w:rsid w:val="00CC3E72"/>
    <w:rsid w:val="00CC6149"/>
    <w:rsid w:val="00CC773E"/>
    <w:rsid w:val="00CD457F"/>
    <w:rsid w:val="00CD651A"/>
    <w:rsid w:val="00CE18DE"/>
    <w:rsid w:val="00CE19BD"/>
    <w:rsid w:val="00CE2B18"/>
    <w:rsid w:val="00CE5382"/>
    <w:rsid w:val="00CE74D2"/>
    <w:rsid w:val="00CE7558"/>
    <w:rsid w:val="00CF0BD2"/>
    <w:rsid w:val="00CF1A2B"/>
    <w:rsid w:val="00CF29DD"/>
    <w:rsid w:val="00D013EF"/>
    <w:rsid w:val="00D01CD6"/>
    <w:rsid w:val="00D03F44"/>
    <w:rsid w:val="00D04CB1"/>
    <w:rsid w:val="00D052D9"/>
    <w:rsid w:val="00D05439"/>
    <w:rsid w:val="00D05570"/>
    <w:rsid w:val="00D06651"/>
    <w:rsid w:val="00D07498"/>
    <w:rsid w:val="00D078F7"/>
    <w:rsid w:val="00D11608"/>
    <w:rsid w:val="00D1180B"/>
    <w:rsid w:val="00D11D55"/>
    <w:rsid w:val="00D11D7E"/>
    <w:rsid w:val="00D12428"/>
    <w:rsid w:val="00D13427"/>
    <w:rsid w:val="00D142FD"/>
    <w:rsid w:val="00D14F00"/>
    <w:rsid w:val="00D168D4"/>
    <w:rsid w:val="00D16B2C"/>
    <w:rsid w:val="00D16D2C"/>
    <w:rsid w:val="00D21445"/>
    <w:rsid w:val="00D21F19"/>
    <w:rsid w:val="00D23451"/>
    <w:rsid w:val="00D23830"/>
    <w:rsid w:val="00D243FC"/>
    <w:rsid w:val="00D252D0"/>
    <w:rsid w:val="00D310A9"/>
    <w:rsid w:val="00D32426"/>
    <w:rsid w:val="00D33C4C"/>
    <w:rsid w:val="00D35383"/>
    <w:rsid w:val="00D358E1"/>
    <w:rsid w:val="00D35AC4"/>
    <w:rsid w:val="00D370A2"/>
    <w:rsid w:val="00D41321"/>
    <w:rsid w:val="00D413B8"/>
    <w:rsid w:val="00D428B9"/>
    <w:rsid w:val="00D43754"/>
    <w:rsid w:val="00D467FC"/>
    <w:rsid w:val="00D526B6"/>
    <w:rsid w:val="00D53913"/>
    <w:rsid w:val="00D53F71"/>
    <w:rsid w:val="00D54B1D"/>
    <w:rsid w:val="00D55789"/>
    <w:rsid w:val="00D56FB3"/>
    <w:rsid w:val="00D57F94"/>
    <w:rsid w:val="00D60AD2"/>
    <w:rsid w:val="00D621CD"/>
    <w:rsid w:val="00D62C19"/>
    <w:rsid w:val="00D62EA1"/>
    <w:rsid w:val="00D64E3D"/>
    <w:rsid w:val="00D6560E"/>
    <w:rsid w:val="00D709F5"/>
    <w:rsid w:val="00D70E2C"/>
    <w:rsid w:val="00D71DBE"/>
    <w:rsid w:val="00D73402"/>
    <w:rsid w:val="00D73CFE"/>
    <w:rsid w:val="00D74425"/>
    <w:rsid w:val="00D74A28"/>
    <w:rsid w:val="00D74DAF"/>
    <w:rsid w:val="00D766E6"/>
    <w:rsid w:val="00D77D39"/>
    <w:rsid w:val="00D77E40"/>
    <w:rsid w:val="00D80C47"/>
    <w:rsid w:val="00D80E66"/>
    <w:rsid w:val="00D83532"/>
    <w:rsid w:val="00D83EA2"/>
    <w:rsid w:val="00D84133"/>
    <w:rsid w:val="00D84647"/>
    <w:rsid w:val="00D85FB0"/>
    <w:rsid w:val="00D8619D"/>
    <w:rsid w:val="00D86904"/>
    <w:rsid w:val="00D9018D"/>
    <w:rsid w:val="00D90618"/>
    <w:rsid w:val="00D92BE0"/>
    <w:rsid w:val="00D934DA"/>
    <w:rsid w:val="00D94959"/>
    <w:rsid w:val="00D949BD"/>
    <w:rsid w:val="00D9544B"/>
    <w:rsid w:val="00D95A8E"/>
    <w:rsid w:val="00D95F61"/>
    <w:rsid w:val="00D97D92"/>
    <w:rsid w:val="00DA2162"/>
    <w:rsid w:val="00DA35AE"/>
    <w:rsid w:val="00DA4738"/>
    <w:rsid w:val="00DA5081"/>
    <w:rsid w:val="00DA6FCC"/>
    <w:rsid w:val="00DB1DDF"/>
    <w:rsid w:val="00DB28E2"/>
    <w:rsid w:val="00DB2B09"/>
    <w:rsid w:val="00DB3DE8"/>
    <w:rsid w:val="00DB54C4"/>
    <w:rsid w:val="00DB5B94"/>
    <w:rsid w:val="00DB73C1"/>
    <w:rsid w:val="00DC0F80"/>
    <w:rsid w:val="00DC1FCA"/>
    <w:rsid w:val="00DC51F9"/>
    <w:rsid w:val="00DC5EDE"/>
    <w:rsid w:val="00DD0A30"/>
    <w:rsid w:val="00DD0FB9"/>
    <w:rsid w:val="00DD2215"/>
    <w:rsid w:val="00DD514C"/>
    <w:rsid w:val="00DD5416"/>
    <w:rsid w:val="00DE0881"/>
    <w:rsid w:val="00DE24FA"/>
    <w:rsid w:val="00DE45E3"/>
    <w:rsid w:val="00DE7C42"/>
    <w:rsid w:val="00DF0134"/>
    <w:rsid w:val="00DF0C84"/>
    <w:rsid w:val="00DF1552"/>
    <w:rsid w:val="00DF1DB6"/>
    <w:rsid w:val="00DF2955"/>
    <w:rsid w:val="00DF39C7"/>
    <w:rsid w:val="00DF57BF"/>
    <w:rsid w:val="00DF5B75"/>
    <w:rsid w:val="00DF5E56"/>
    <w:rsid w:val="00DF6134"/>
    <w:rsid w:val="00DF689B"/>
    <w:rsid w:val="00DF784C"/>
    <w:rsid w:val="00DF7C72"/>
    <w:rsid w:val="00E0051E"/>
    <w:rsid w:val="00E00D01"/>
    <w:rsid w:val="00E041D3"/>
    <w:rsid w:val="00E05C75"/>
    <w:rsid w:val="00E10378"/>
    <w:rsid w:val="00E1044C"/>
    <w:rsid w:val="00E12B52"/>
    <w:rsid w:val="00E16592"/>
    <w:rsid w:val="00E21E84"/>
    <w:rsid w:val="00E2534D"/>
    <w:rsid w:val="00E257DC"/>
    <w:rsid w:val="00E26A80"/>
    <w:rsid w:val="00E26BE3"/>
    <w:rsid w:val="00E26BF6"/>
    <w:rsid w:val="00E27BB4"/>
    <w:rsid w:val="00E301BD"/>
    <w:rsid w:val="00E3079D"/>
    <w:rsid w:val="00E32670"/>
    <w:rsid w:val="00E32CBC"/>
    <w:rsid w:val="00E33497"/>
    <w:rsid w:val="00E35C71"/>
    <w:rsid w:val="00E40A1B"/>
    <w:rsid w:val="00E42CF1"/>
    <w:rsid w:val="00E43384"/>
    <w:rsid w:val="00E43C15"/>
    <w:rsid w:val="00E44C35"/>
    <w:rsid w:val="00E4595F"/>
    <w:rsid w:val="00E461D6"/>
    <w:rsid w:val="00E4650D"/>
    <w:rsid w:val="00E50166"/>
    <w:rsid w:val="00E5091E"/>
    <w:rsid w:val="00E51C5E"/>
    <w:rsid w:val="00E52553"/>
    <w:rsid w:val="00E5265F"/>
    <w:rsid w:val="00E5309E"/>
    <w:rsid w:val="00E538DE"/>
    <w:rsid w:val="00E538E0"/>
    <w:rsid w:val="00E54445"/>
    <w:rsid w:val="00E55807"/>
    <w:rsid w:val="00E56BA8"/>
    <w:rsid w:val="00E57C18"/>
    <w:rsid w:val="00E6143E"/>
    <w:rsid w:val="00E6151A"/>
    <w:rsid w:val="00E61D26"/>
    <w:rsid w:val="00E63559"/>
    <w:rsid w:val="00E637D6"/>
    <w:rsid w:val="00E663D1"/>
    <w:rsid w:val="00E679AC"/>
    <w:rsid w:val="00E67CD0"/>
    <w:rsid w:val="00E70009"/>
    <w:rsid w:val="00E7045B"/>
    <w:rsid w:val="00E71A28"/>
    <w:rsid w:val="00E7255C"/>
    <w:rsid w:val="00E72A4E"/>
    <w:rsid w:val="00E733CD"/>
    <w:rsid w:val="00E742B1"/>
    <w:rsid w:val="00E74748"/>
    <w:rsid w:val="00E757F5"/>
    <w:rsid w:val="00E76600"/>
    <w:rsid w:val="00E76ED8"/>
    <w:rsid w:val="00E80D31"/>
    <w:rsid w:val="00E833DA"/>
    <w:rsid w:val="00E84AC0"/>
    <w:rsid w:val="00E8524F"/>
    <w:rsid w:val="00E85D07"/>
    <w:rsid w:val="00E90139"/>
    <w:rsid w:val="00E90291"/>
    <w:rsid w:val="00E91F36"/>
    <w:rsid w:val="00E92F28"/>
    <w:rsid w:val="00E93FDF"/>
    <w:rsid w:val="00E953F6"/>
    <w:rsid w:val="00EA1B3E"/>
    <w:rsid w:val="00EA3537"/>
    <w:rsid w:val="00EA39DB"/>
    <w:rsid w:val="00EA519A"/>
    <w:rsid w:val="00EA5C84"/>
    <w:rsid w:val="00EB08E6"/>
    <w:rsid w:val="00EB094F"/>
    <w:rsid w:val="00EB0C75"/>
    <w:rsid w:val="00EB181B"/>
    <w:rsid w:val="00EB4C1C"/>
    <w:rsid w:val="00EB61A7"/>
    <w:rsid w:val="00EB6998"/>
    <w:rsid w:val="00EC0146"/>
    <w:rsid w:val="00EC06A7"/>
    <w:rsid w:val="00EC204F"/>
    <w:rsid w:val="00EC258D"/>
    <w:rsid w:val="00EC2DCD"/>
    <w:rsid w:val="00ED4D42"/>
    <w:rsid w:val="00ED5FF9"/>
    <w:rsid w:val="00ED6075"/>
    <w:rsid w:val="00ED71C2"/>
    <w:rsid w:val="00EE0347"/>
    <w:rsid w:val="00EE1D15"/>
    <w:rsid w:val="00EE2711"/>
    <w:rsid w:val="00EE2773"/>
    <w:rsid w:val="00EE31B3"/>
    <w:rsid w:val="00EE4711"/>
    <w:rsid w:val="00EE6506"/>
    <w:rsid w:val="00EE68E1"/>
    <w:rsid w:val="00EE7922"/>
    <w:rsid w:val="00EE7B93"/>
    <w:rsid w:val="00EF012C"/>
    <w:rsid w:val="00EF0E57"/>
    <w:rsid w:val="00EF1CB4"/>
    <w:rsid w:val="00EF3A9F"/>
    <w:rsid w:val="00EF3B34"/>
    <w:rsid w:val="00F01538"/>
    <w:rsid w:val="00F01D72"/>
    <w:rsid w:val="00F05471"/>
    <w:rsid w:val="00F055F3"/>
    <w:rsid w:val="00F05893"/>
    <w:rsid w:val="00F05DD2"/>
    <w:rsid w:val="00F0729E"/>
    <w:rsid w:val="00F1031E"/>
    <w:rsid w:val="00F1146A"/>
    <w:rsid w:val="00F11796"/>
    <w:rsid w:val="00F11E2C"/>
    <w:rsid w:val="00F154C4"/>
    <w:rsid w:val="00F158BD"/>
    <w:rsid w:val="00F15A8D"/>
    <w:rsid w:val="00F179F9"/>
    <w:rsid w:val="00F2060D"/>
    <w:rsid w:val="00F20F30"/>
    <w:rsid w:val="00F21A60"/>
    <w:rsid w:val="00F22F8A"/>
    <w:rsid w:val="00F23E3C"/>
    <w:rsid w:val="00F25600"/>
    <w:rsid w:val="00F26358"/>
    <w:rsid w:val="00F26945"/>
    <w:rsid w:val="00F301EB"/>
    <w:rsid w:val="00F30356"/>
    <w:rsid w:val="00F30641"/>
    <w:rsid w:val="00F32C28"/>
    <w:rsid w:val="00F34251"/>
    <w:rsid w:val="00F34AE5"/>
    <w:rsid w:val="00F37F51"/>
    <w:rsid w:val="00F42E60"/>
    <w:rsid w:val="00F440F2"/>
    <w:rsid w:val="00F46245"/>
    <w:rsid w:val="00F46484"/>
    <w:rsid w:val="00F46C7A"/>
    <w:rsid w:val="00F472BF"/>
    <w:rsid w:val="00F5091A"/>
    <w:rsid w:val="00F514F9"/>
    <w:rsid w:val="00F53BFE"/>
    <w:rsid w:val="00F53D0F"/>
    <w:rsid w:val="00F56A51"/>
    <w:rsid w:val="00F56C2D"/>
    <w:rsid w:val="00F5754B"/>
    <w:rsid w:val="00F57B7D"/>
    <w:rsid w:val="00F57DAA"/>
    <w:rsid w:val="00F6017E"/>
    <w:rsid w:val="00F616EB"/>
    <w:rsid w:val="00F626C4"/>
    <w:rsid w:val="00F65619"/>
    <w:rsid w:val="00F65C05"/>
    <w:rsid w:val="00F65D6F"/>
    <w:rsid w:val="00F71899"/>
    <w:rsid w:val="00F72D2C"/>
    <w:rsid w:val="00F735D6"/>
    <w:rsid w:val="00F76EBE"/>
    <w:rsid w:val="00F80CDF"/>
    <w:rsid w:val="00F817EB"/>
    <w:rsid w:val="00F822F7"/>
    <w:rsid w:val="00F8271D"/>
    <w:rsid w:val="00F84308"/>
    <w:rsid w:val="00F84C35"/>
    <w:rsid w:val="00F90542"/>
    <w:rsid w:val="00F94914"/>
    <w:rsid w:val="00F95C29"/>
    <w:rsid w:val="00F96056"/>
    <w:rsid w:val="00F96AFA"/>
    <w:rsid w:val="00F9758D"/>
    <w:rsid w:val="00FA024D"/>
    <w:rsid w:val="00FA3B70"/>
    <w:rsid w:val="00FA3D22"/>
    <w:rsid w:val="00FA3E27"/>
    <w:rsid w:val="00FA41F7"/>
    <w:rsid w:val="00FA6849"/>
    <w:rsid w:val="00FA77CB"/>
    <w:rsid w:val="00FA7CBA"/>
    <w:rsid w:val="00FA7E1D"/>
    <w:rsid w:val="00FB0D24"/>
    <w:rsid w:val="00FB1343"/>
    <w:rsid w:val="00FB2B59"/>
    <w:rsid w:val="00FB3426"/>
    <w:rsid w:val="00FB57B3"/>
    <w:rsid w:val="00FB57BF"/>
    <w:rsid w:val="00FB7431"/>
    <w:rsid w:val="00FB7926"/>
    <w:rsid w:val="00FB7E8A"/>
    <w:rsid w:val="00FC0040"/>
    <w:rsid w:val="00FC0B08"/>
    <w:rsid w:val="00FC5776"/>
    <w:rsid w:val="00FC64A2"/>
    <w:rsid w:val="00FC72F4"/>
    <w:rsid w:val="00FD14BA"/>
    <w:rsid w:val="00FD4462"/>
    <w:rsid w:val="00FD493B"/>
    <w:rsid w:val="00FD505A"/>
    <w:rsid w:val="00FD521B"/>
    <w:rsid w:val="00FD536F"/>
    <w:rsid w:val="00FD5A1E"/>
    <w:rsid w:val="00FD5CA9"/>
    <w:rsid w:val="00FE0D9D"/>
    <w:rsid w:val="00FE20EC"/>
    <w:rsid w:val="00FE4599"/>
    <w:rsid w:val="00FE4C77"/>
    <w:rsid w:val="00FE5290"/>
    <w:rsid w:val="00FE58AC"/>
    <w:rsid w:val="00FE7D80"/>
    <w:rsid w:val="00FF086F"/>
    <w:rsid w:val="00FF0DC9"/>
    <w:rsid w:val="00FF1C46"/>
    <w:rsid w:val="00FF26B2"/>
    <w:rsid w:val="00FF65BD"/>
    <w:rsid w:val="00FF7245"/>
    <w:rsid w:val="0112328F"/>
    <w:rsid w:val="0139B140"/>
    <w:rsid w:val="017E2B15"/>
    <w:rsid w:val="017E49A7"/>
    <w:rsid w:val="01831E9E"/>
    <w:rsid w:val="018739AB"/>
    <w:rsid w:val="018F1FBA"/>
    <w:rsid w:val="021C21AA"/>
    <w:rsid w:val="0223F885"/>
    <w:rsid w:val="02582A2D"/>
    <w:rsid w:val="025A318F"/>
    <w:rsid w:val="0273D967"/>
    <w:rsid w:val="02B7A9E3"/>
    <w:rsid w:val="030AEE17"/>
    <w:rsid w:val="03141635"/>
    <w:rsid w:val="0318F702"/>
    <w:rsid w:val="035C11F9"/>
    <w:rsid w:val="036D9288"/>
    <w:rsid w:val="036E0B34"/>
    <w:rsid w:val="037F0C39"/>
    <w:rsid w:val="03A690C9"/>
    <w:rsid w:val="03C1CA43"/>
    <w:rsid w:val="041964F5"/>
    <w:rsid w:val="04201033"/>
    <w:rsid w:val="0468389F"/>
    <w:rsid w:val="04779289"/>
    <w:rsid w:val="049D25D1"/>
    <w:rsid w:val="04A54B2A"/>
    <w:rsid w:val="04C958CF"/>
    <w:rsid w:val="04D41923"/>
    <w:rsid w:val="04F96443"/>
    <w:rsid w:val="04FF1F1A"/>
    <w:rsid w:val="051B5DFF"/>
    <w:rsid w:val="051CE628"/>
    <w:rsid w:val="05503D74"/>
    <w:rsid w:val="05D9EAD1"/>
    <w:rsid w:val="05E39E63"/>
    <w:rsid w:val="0616FFD8"/>
    <w:rsid w:val="061B9C80"/>
    <w:rsid w:val="06222486"/>
    <w:rsid w:val="065080E9"/>
    <w:rsid w:val="0698AE17"/>
    <w:rsid w:val="06A1BD38"/>
    <w:rsid w:val="06AB3FBB"/>
    <w:rsid w:val="06CB7055"/>
    <w:rsid w:val="06CDAD16"/>
    <w:rsid w:val="070C681B"/>
    <w:rsid w:val="0732CDE1"/>
    <w:rsid w:val="076B70B1"/>
    <w:rsid w:val="07B67C4D"/>
    <w:rsid w:val="07E3B3E3"/>
    <w:rsid w:val="080B0C5B"/>
    <w:rsid w:val="081D8116"/>
    <w:rsid w:val="08240C9B"/>
    <w:rsid w:val="08350F05"/>
    <w:rsid w:val="0872BD85"/>
    <w:rsid w:val="0877AC3A"/>
    <w:rsid w:val="08AE74FD"/>
    <w:rsid w:val="08C6E1A4"/>
    <w:rsid w:val="08D29C4A"/>
    <w:rsid w:val="091DB3A2"/>
    <w:rsid w:val="093FA5A2"/>
    <w:rsid w:val="0948EBC8"/>
    <w:rsid w:val="095F4AE0"/>
    <w:rsid w:val="098B1568"/>
    <w:rsid w:val="09ACFF61"/>
    <w:rsid w:val="09BDF2EA"/>
    <w:rsid w:val="09DC8892"/>
    <w:rsid w:val="0A27E630"/>
    <w:rsid w:val="0A3B1DB5"/>
    <w:rsid w:val="0A3B6C04"/>
    <w:rsid w:val="0ABF4C3B"/>
    <w:rsid w:val="0ACD4D4A"/>
    <w:rsid w:val="0B035B61"/>
    <w:rsid w:val="0B41AC85"/>
    <w:rsid w:val="0B68F52E"/>
    <w:rsid w:val="0B92672E"/>
    <w:rsid w:val="0BD66013"/>
    <w:rsid w:val="0C1FBC58"/>
    <w:rsid w:val="0C350F1E"/>
    <w:rsid w:val="0CDB035D"/>
    <w:rsid w:val="0D06054B"/>
    <w:rsid w:val="0D30246C"/>
    <w:rsid w:val="0D6DB55A"/>
    <w:rsid w:val="0D7A14A9"/>
    <w:rsid w:val="0DD25D87"/>
    <w:rsid w:val="0E6FF94C"/>
    <w:rsid w:val="0EA01267"/>
    <w:rsid w:val="0F5A72F0"/>
    <w:rsid w:val="0F7ED627"/>
    <w:rsid w:val="0FA9D6BD"/>
    <w:rsid w:val="0FB15150"/>
    <w:rsid w:val="0FD78B0F"/>
    <w:rsid w:val="1014AC38"/>
    <w:rsid w:val="1025CCB8"/>
    <w:rsid w:val="1065FF97"/>
    <w:rsid w:val="106A1BB1"/>
    <w:rsid w:val="107384DB"/>
    <w:rsid w:val="109D82C6"/>
    <w:rsid w:val="11AEDEE9"/>
    <w:rsid w:val="11C6933B"/>
    <w:rsid w:val="11CC4A62"/>
    <w:rsid w:val="1203F8FD"/>
    <w:rsid w:val="123E5F03"/>
    <w:rsid w:val="126AE03F"/>
    <w:rsid w:val="12868B1E"/>
    <w:rsid w:val="1291BC5A"/>
    <w:rsid w:val="12DAC46F"/>
    <w:rsid w:val="133D0843"/>
    <w:rsid w:val="134BF41A"/>
    <w:rsid w:val="134DAC2B"/>
    <w:rsid w:val="1394C619"/>
    <w:rsid w:val="13E0C87C"/>
    <w:rsid w:val="1478A668"/>
    <w:rsid w:val="14A6DD0F"/>
    <w:rsid w:val="14AAC525"/>
    <w:rsid w:val="14AC3818"/>
    <w:rsid w:val="14AFD384"/>
    <w:rsid w:val="14F4BE8A"/>
    <w:rsid w:val="153AD700"/>
    <w:rsid w:val="15453924"/>
    <w:rsid w:val="15549944"/>
    <w:rsid w:val="15695992"/>
    <w:rsid w:val="158DDFD9"/>
    <w:rsid w:val="15DCC3FE"/>
    <w:rsid w:val="16611EC8"/>
    <w:rsid w:val="16725A0C"/>
    <w:rsid w:val="168C2CE8"/>
    <w:rsid w:val="168F2CA6"/>
    <w:rsid w:val="169110E9"/>
    <w:rsid w:val="16BE8458"/>
    <w:rsid w:val="16C8343A"/>
    <w:rsid w:val="16ECDB67"/>
    <w:rsid w:val="17140E86"/>
    <w:rsid w:val="174C75EB"/>
    <w:rsid w:val="1752A7EF"/>
    <w:rsid w:val="1754E228"/>
    <w:rsid w:val="1756AE58"/>
    <w:rsid w:val="1765D617"/>
    <w:rsid w:val="17AC559F"/>
    <w:rsid w:val="17E033F6"/>
    <w:rsid w:val="185D8F13"/>
    <w:rsid w:val="18B70224"/>
    <w:rsid w:val="18FD0556"/>
    <w:rsid w:val="191255F0"/>
    <w:rsid w:val="191468FB"/>
    <w:rsid w:val="19218E81"/>
    <w:rsid w:val="1939F117"/>
    <w:rsid w:val="194BE369"/>
    <w:rsid w:val="1985AD8A"/>
    <w:rsid w:val="1A0C8BA0"/>
    <w:rsid w:val="1A40712A"/>
    <w:rsid w:val="1AA55C13"/>
    <w:rsid w:val="1AAF7E1B"/>
    <w:rsid w:val="1AB78021"/>
    <w:rsid w:val="1B0A8F62"/>
    <w:rsid w:val="1B157AAA"/>
    <w:rsid w:val="1B1D645E"/>
    <w:rsid w:val="1B6023CE"/>
    <w:rsid w:val="1B89BFF1"/>
    <w:rsid w:val="1BBAD092"/>
    <w:rsid w:val="1C05B1C6"/>
    <w:rsid w:val="1C542765"/>
    <w:rsid w:val="1C82939E"/>
    <w:rsid w:val="1C8EA9AE"/>
    <w:rsid w:val="1CA181F0"/>
    <w:rsid w:val="1CC399B2"/>
    <w:rsid w:val="1CC45699"/>
    <w:rsid w:val="1CE300B9"/>
    <w:rsid w:val="1D40F83E"/>
    <w:rsid w:val="1D5A7E28"/>
    <w:rsid w:val="1D6C6702"/>
    <w:rsid w:val="1DD8B3CF"/>
    <w:rsid w:val="1E10A7EE"/>
    <w:rsid w:val="1E451BFF"/>
    <w:rsid w:val="1E865596"/>
    <w:rsid w:val="1EA303DB"/>
    <w:rsid w:val="1EBF5C8E"/>
    <w:rsid w:val="1EC6183D"/>
    <w:rsid w:val="1F12422D"/>
    <w:rsid w:val="1F4049D3"/>
    <w:rsid w:val="1F9AE700"/>
    <w:rsid w:val="1FB68CA5"/>
    <w:rsid w:val="1FC37117"/>
    <w:rsid w:val="201FD368"/>
    <w:rsid w:val="202029F3"/>
    <w:rsid w:val="204B112C"/>
    <w:rsid w:val="2052A0C6"/>
    <w:rsid w:val="207B01B0"/>
    <w:rsid w:val="20810EC1"/>
    <w:rsid w:val="2081696C"/>
    <w:rsid w:val="20A04AFA"/>
    <w:rsid w:val="20BD5133"/>
    <w:rsid w:val="20C2AC77"/>
    <w:rsid w:val="20E8E729"/>
    <w:rsid w:val="212539C8"/>
    <w:rsid w:val="213F6423"/>
    <w:rsid w:val="215F85E6"/>
    <w:rsid w:val="2179EFE4"/>
    <w:rsid w:val="218399E5"/>
    <w:rsid w:val="219F7445"/>
    <w:rsid w:val="21B89654"/>
    <w:rsid w:val="21C9BBAB"/>
    <w:rsid w:val="21E44D8A"/>
    <w:rsid w:val="2208280C"/>
    <w:rsid w:val="2214CCB9"/>
    <w:rsid w:val="223CE9A7"/>
    <w:rsid w:val="2240CB91"/>
    <w:rsid w:val="22455494"/>
    <w:rsid w:val="224CF694"/>
    <w:rsid w:val="22689987"/>
    <w:rsid w:val="226DF14C"/>
    <w:rsid w:val="22B9C19A"/>
    <w:rsid w:val="22C8E0E8"/>
    <w:rsid w:val="231EE3F5"/>
    <w:rsid w:val="2359BAB9"/>
    <w:rsid w:val="235F6ADF"/>
    <w:rsid w:val="2384807C"/>
    <w:rsid w:val="23B419C2"/>
    <w:rsid w:val="23B6A5FD"/>
    <w:rsid w:val="23C00CD2"/>
    <w:rsid w:val="2428C1DD"/>
    <w:rsid w:val="2471B6B6"/>
    <w:rsid w:val="24A52865"/>
    <w:rsid w:val="24E1CE34"/>
    <w:rsid w:val="250F7F95"/>
    <w:rsid w:val="253355DE"/>
    <w:rsid w:val="2546618C"/>
    <w:rsid w:val="255C8EF7"/>
    <w:rsid w:val="256473AC"/>
    <w:rsid w:val="256D7D35"/>
    <w:rsid w:val="258460B3"/>
    <w:rsid w:val="258E5E85"/>
    <w:rsid w:val="25B87C35"/>
    <w:rsid w:val="261F9860"/>
    <w:rsid w:val="2695B0E6"/>
    <w:rsid w:val="26A26186"/>
    <w:rsid w:val="26BC8BD7"/>
    <w:rsid w:val="26BEDAB3"/>
    <w:rsid w:val="26EB84F2"/>
    <w:rsid w:val="272579C3"/>
    <w:rsid w:val="2729B053"/>
    <w:rsid w:val="274D15C2"/>
    <w:rsid w:val="275FAD30"/>
    <w:rsid w:val="2760C41C"/>
    <w:rsid w:val="27BA06BC"/>
    <w:rsid w:val="27CAEAAB"/>
    <w:rsid w:val="27D93125"/>
    <w:rsid w:val="27F8B860"/>
    <w:rsid w:val="27FBC5C9"/>
    <w:rsid w:val="280828BD"/>
    <w:rsid w:val="28768F91"/>
    <w:rsid w:val="2890B7D7"/>
    <w:rsid w:val="28A1D013"/>
    <w:rsid w:val="28B299B0"/>
    <w:rsid w:val="28DDAC3A"/>
    <w:rsid w:val="2903F6E3"/>
    <w:rsid w:val="29378311"/>
    <w:rsid w:val="295C50E3"/>
    <w:rsid w:val="296C0228"/>
    <w:rsid w:val="296EFD30"/>
    <w:rsid w:val="29B64D1A"/>
    <w:rsid w:val="29E6E799"/>
    <w:rsid w:val="29F0CFBB"/>
    <w:rsid w:val="2A2884AB"/>
    <w:rsid w:val="2ADC5B1C"/>
    <w:rsid w:val="2AECA4E2"/>
    <w:rsid w:val="2B364117"/>
    <w:rsid w:val="2B4BB041"/>
    <w:rsid w:val="2B7878C6"/>
    <w:rsid w:val="2BC68ABF"/>
    <w:rsid w:val="2BDA293D"/>
    <w:rsid w:val="2BF8DD64"/>
    <w:rsid w:val="2BF95EBB"/>
    <w:rsid w:val="2C11D70C"/>
    <w:rsid w:val="2C3922E9"/>
    <w:rsid w:val="2C4DE3BA"/>
    <w:rsid w:val="2C575FD9"/>
    <w:rsid w:val="2C8FFD39"/>
    <w:rsid w:val="2CBCEE9E"/>
    <w:rsid w:val="2CE57F73"/>
    <w:rsid w:val="2D289B1F"/>
    <w:rsid w:val="2D42E080"/>
    <w:rsid w:val="2D5C0089"/>
    <w:rsid w:val="2D647C75"/>
    <w:rsid w:val="2D6E85E3"/>
    <w:rsid w:val="2D9B51DA"/>
    <w:rsid w:val="2DE5512F"/>
    <w:rsid w:val="2E06DE61"/>
    <w:rsid w:val="2E3D3F8F"/>
    <w:rsid w:val="2E3DBFE7"/>
    <w:rsid w:val="2E73AC3A"/>
    <w:rsid w:val="2ED11469"/>
    <w:rsid w:val="2ED96761"/>
    <w:rsid w:val="2F1CE20F"/>
    <w:rsid w:val="2F4BCB9A"/>
    <w:rsid w:val="2F9B0660"/>
    <w:rsid w:val="2FB5C499"/>
    <w:rsid w:val="2FCDDD34"/>
    <w:rsid w:val="2FD3A18E"/>
    <w:rsid w:val="2FDD18FF"/>
    <w:rsid w:val="301986AF"/>
    <w:rsid w:val="3037146F"/>
    <w:rsid w:val="30463D73"/>
    <w:rsid w:val="308D5F06"/>
    <w:rsid w:val="30EAF631"/>
    <w:rsid w:val="311C5F26"/>
    <w:rsid w:val="312AB192"/>
    <w:rsid w:val="3131424B"/>
    <w:rsid w:val="315DA65F"/>
    <w:rsid w:val="31B71A29"/>
    <w:rsid w:val="31EE69B6"/>
    <w:rsid w:val="31F4D29D"/>
    <w:rsid w:val="31FD93DF"/>
    <w:rsid w:val="31FDB895"/>
    <w:rsid w:val="3227F5D5"/>
    <w:rsid w:val="3248D11A"/>
    <w:rsid w:val="32A3A105"/>
    <w:rsid w:val="32FE5E69"/>
    <w:rsid w:val="33079338"/>
    <w:rsid w:val="3310B28B"/>
    <w:rsid w:val="3327181E"/>
    <w:rsid w:val="33756E82"/>
    <w:rsid w:val="33E21D8A"/>
    <w:rsid w:val="33EF9894"/>
    <w:rsid w:val="33FF41A3"/>
    <w:rsid w:val="3420A100"/>
    <w:rsid w:val="34446571"/>
    <w:rsid w:val="34524D51"/>
    <w:rsid w:val="34546ADD"/>
    <w:rsid w:val="34A27798"/>
    <w:rsid w:val="34CAC9EC"/>
    <w:rsid w:val="34E2DA61"/>
    <w:rsid w:val="34FC5E1C"/>
    <w:rsid w:val="3516F886"/>
    <w:rsid w:val="3537CE26"/>
    <w:rsid w:val="3542DAB1"/>
    <w:rsid w:val="354BE14D"/>
    <w:rsid w:val="3553587D"/>
    <w:rsid w:val="35843660"/>
    <w:rsid w:val="359FFF26"/>
    <w:rsid w:val="35C3290D"/>
    <w:rsid w:val="35D3937C"/>
    <w:rsid w:val="35E29E1B"/>
    <w:rsid w:val="35F34CF4"/>
    <w:rsid w:val="3601758F"/>
    <w:rsid w:val="36123E1D"/>
    <w:rsid w:val="362FAEF7"/>
    <w:rsid w:val="36A6BA15"/>
    <w:rsid w:val="36CEC776"/>
    <w:rsid w:val="37095A06"/>
    <w:rsid w:val="374656C6"/>
    <w:rsid w:val="3760679F"/>
    <w:rsid w:val="379F5E74"/>
    <w:rsid w:val="37A468EA"/>
    <w:rsid w:val="37B640A4"/>
    <w:rsid w:val="37E0BACC"/>
    <w:rsid w:val="37FA8A2C"/>
    <w:rsid w:val="37FDE258"/>
    <w:rsid w:val="3814086D"/>
    <w:rsid w:val="38205A29"/>
    <w:rsid w:val="38353FD7"/>
    <w:rsid w:val="3837BF4C"/>
    <w:rsid w:val="38463A30"/>
    <w:rsid w:val="389F738F"/>
    <w:rsid w:val="38AA1792"/>
    <w:rsid w:val="38D33713"/>
    <w:rsid w:val="390EE8CA"/>
    <w:rsid w:val="3916D2FF"/>
    <w:rsid w:val="3946F13C"/>
    <w:rsid w:val="3953BB33"/>
    <w:rsid w:val="396002F9"/>
    <w:rsid w:val="397D5717"/>
    <w:rsid w:val="39CA104D"/>
    <w:rsid w:val="3A48ED40"/>
    <w:rsid w:val="3A52E2AA"/>
    <w:rsid w:val="3A6057AF"/>
    <w:rsid w:val="3A8781A8"/>
    <w:rsid w:val="3AC8CCA7"/>
    <w:rsid w:val="3B0A395B"/>
    <w:rsid w:val="3B114CD2"/>
    <w:rsid w:val="3B519BD1"/>
    <w:rsid w:val="3B8BDC24"/>
    <w:rsid w:val="3B979421"/>
    <w:rsid w:val="3BC0A828"/>
    <w:rsid w:val="3BE53C19"/>
    <w:rsid w:val="3C71B117"/>
    <w:rsid w:val="3C7C4BEF"/>
    <w:rsid w:val="3CB96B21"/>
    <w:rsid w:val="3CB9AA97"/>
    <w:rsid w:val="3CC14906"/>
    <w:rsid w:val="3CEF396E"/>
    <w:rsid w:val="3D1762F2"/>
    <w:rsid w:val="3D205AD8"/>
    <w:rsid w:val="3D3BFC8F"/>
    <w:rsid w:val="3D5BF8B8"/>
    <w:rsid w:val="3D618E35"/>
    <w:rsid w:val="3DF76F0C"/>
    <w:rsid w:val="3E13FFC1"/>
    <w:rsid w:val="3E53B28E"/>
    <w:rsid w:val="3E9BAB2C"/>
    <w:rsid w:val="3EA6640A"/>
    <w:rsid w:val="3EB37843"/>
    <w:rsid w:val="3EB98897"/>
    <w:rsid w:val="3EF34B0A"/>
    <w:rsid w:val="3F41BB44"/>
    <w:rsid w:val="400EF85B"/>
    <w:rsid w:val="406EA64E"/>
    <w:rsid w:val="40A43DE5"/>
    <w:rsid w:val="40EB827E"/>
    <w:rsid w:val="414C62C3"/>
    <w:rsid w:val="416526C9"/>
    <w:rsid w:val="419C9A73"/>
    <w:rsid w:val="419DF176"/>
    <w:rsid w:val="41AA8233"/>
    <w:rsid w:val="41BFFD4E"/>
    <w:rsid w:val="41C5E4C3"/>
    <w:rsid w:val="41D846A8"/>
    <w:rsid w:val="41DBB25C"/>
    <w:rsid w:val="41F3E7C3"/>
    <w:rsid w:val="420DB0EC"/>
    <w:rsid w:val="4230B5B4"/>
    <w:rsid w:val="42347572"/>
    <w:rsid w:val="42732C54"/>
    <w:rsid w:val="427F825B"/>
    <w:rsid w:val="42C877B4"/>
    <w:rsid w:val="42E46B5B"/>
    <w:rsid w:val="434F9579"/>
    <w:rsid w:val="4386D56D"/>
    <w:rsid w:val="43C671BB"/>
    <w:rsid w:val="43DC36F7"/>
    <w:rsid w:val="43DF2132"/>
    <w:rsid w:val="4405E961"/>
    <w:rsid w:val="444177FF"/>
    <w:rsid w:val="44626F4B"/>
    <w:rsid w:val="449730C8"/>
    <w:rsid w:val="44AA9E03"/>
    <w:rsid w:val="44E49B8B"/>
    <w:rsid w:val="4500D786"/>
    <w:rsid w:val="4512A7D5"/>
    <w:rsid w:val="452AFB1F"/>
    <w:rsid w:val="455AE38B"/>
    <w:rsid w:val="4595E538"/>
    <w:rsid w:val="45AAC8F7"/>
    <w:rsid w:val="45F2D297"/>
    <w:rsid w:val="464C63AE"/>
    <w:rsid w:val="4668009C"/>
    <w:rsid w:val="469CF502"/>
    <w:rsid w:val="46B2F483"/>
    <w:rsid w:val="46F53C32"/>
    <w:rsid w:val="471EB355"/>
    <w:rsid w:val="473D610D"/>
    <w:rsid w:val="4756244C"/>
    <w:rsid w:val="47717976"/>
    <w:rsid w:val="477B7AD7"/>
    <w:rsid w:val="477C37F6"/>
    <w:rsid w:val="48431F48"/>
    <w:rsid w:val="4854FD15"/>
    <w:rsid w:val="48588962"/>
    <w:rsid w:val="48B043BE"/>
    <w:rsid w:val="48C90112"/>
    <w:rsid w:val="48D5A37A"/>
    <w:rsid w:val="48D6A08E"/>
    <w:rsid w:val="48F84F56"/>
    <w:rsid w:val="495262FC"/>
    <w:rsid w:val="496FBB3B"/>
    <w:rsid w:val="49A8FA70"/>
    <w:rsid w:val="49C7D615"/>
    <w:rsid w:val="4A1AA800"/>
    <w:rsid w:val="4A3CF930"/>
    <w:rsid w:val="4A5AEBCF"/>
    <w:rsid w:val="4A807506"/>
    <w:rsid w:val="4A9327BC"/>
    <w:rsid w:val="4A9D8AFA"/>
    <w:rsid w:val="4AACC154"/>
    <w:rsid w:val="4B01DF1D"/>
    <w:rsid w:val="4B1DEC44"/>
    <w:rsid w:val="4B2F2D80"/>
    <w:rsid w:val="4B4FFF90"/>
    <w:rsid w:val="4B548040"/>
    <w:rsid w:val="4B9C9191"/>
    <w:rsid w:val="4BAA12F0"/>
    <w:rsid w:val="4BB9C0F0"/>
    <w:rsid w:val="4BCAD097"/>
    <w:rsid w:val="4C2E2B1F"/>
    <w:rsid w:val="4C5DF24A"/>
    <w:rsid w:val="4C84DFFE"/>
    <w:rsid w:val="4C8CF446"/>
    <w:rsid w:val="4CBB6CD7"/>
    <w:rsid w:val="4D0C67A9"/>
    <w:rsid w:val="4D1DCAAF"/>
    <w:rsid w:val="4D20E9F8"/>
    <w:rsid w:val="4D639981"/>
    <w:rsid w:val="4D655B70"/>
    <w:rsid w:val="4D8C2914"/>
    <w:rsid w:val="4DCF952C"/>
    <w:rsid w:val="4DDEC78C"/>
    <w:rsid w:val="4E013235"/>
    <w:rsid w:val="4E060CFD"/>
    <w:rsid w:val="4E2D21C9"/>
    <w:rsid w:val="4E62DFCE"/>
    <w:rsid w:val="4EB09317"/>
    <w:rsid w:val="4ECB49D3"/>
    <w:rsid w:val="4ED12DC0"/>
    <w:rsid w:val="4F0BCDAA"/>
    <w:rsid w:val="4F0F8337"/>
    <w:rsid w:val="4F75B06E"/>
    <w:rsid w:val="4F8EA0E9"/>
    <w:rsid w:val="4FD7E0F0"/>
    <w:rsid w:val="5018A0E1"/>
    <w:rsid w:val="5030B2BE"/>
    <w:rsid w:val="5051CCB8"/>
    <w:rsid w:val="50AB97FF"/>
    <w:rsid w:val="50B72BCC"/>
    <w:rsid w:val="50C36073"/>
    <w:rsid w:val="50C80D76"/>
    <w:rsid w:val="50D35298"/>
    <w:rsid w:val="50D87FB2"/>
    <w:rsid w:val="50FBC893"/>
    <w:rsid w:val="50FDECE7"/>
    <w:rsid w:val="511965E3"/>
    <w:rsid w:val="5199FF80"/>
    <w:rsid w:val="51B4DA89"/>
    <w:rsid w:val="52551DDD"/>
    <w:rsid w:val="52655726"/>
    <w:rsid w:val="52B566B7"/>
    <w:rsid w:val="52D0F8E8"/>
    <w:rsid w:val="532F1277"/>
    <w:rsid w:val="53303220"/>
    <w:rsid w:val="5361B4CA"/>
    <w:rsid w:val="537526E0"/>
    <w:rsid w:val="5381DBC5"/>
    <w:rsid w:val="5394A269"/>
    <w:rsid w:val="539847E4"/>
    <w:rsid w:val="53A77FA5"/>
    <w:rsid w:val="53BD2ED2"/>
    <w:rsid w:val="53F61A11"/>
    <w:rsid w:val="540B6401"/>
    <w:rsid w:val="540D9D15"/>
    <w:rsid w:val="5446CB7A"/>
    <w:rsid w:val="5462EDBD"/>
    <w:rsid w:val="5467AF1B"/>
    <w:rsid w:val="548036E6"/>
    <w:rsid w:val="54B2A72D"/>
    <w:rsid w:val="54BB6047"/>
    <w:rsid w:val="54BCCF9D"/>
    <w:rsid w:val="54D2F94F"/>
    <w:rsid w:val="557F0B18"/>
    <w:rsid w:val="55AE579F"/>
    <w:rsid w:val="55CA8051"/>
    <w:rsid w:val="5609B14D"/>
    <w:rsid w:val="561540A4"/>
    <w:rsid w:val="5619D580"/>
    <w:rsid w:val="5630BED2"/>
    <w:rsid w:val="5653B036"/>
    <w:rsid w:val="5657A595"/>
    <w:rsid w:val="565BB9F7"/>
    <w:rsid w:val="56C085CE"/>
    <w:rsid w:val="56CDDB5E"/>
    <w:rsid w:val="56D79FEB"/>
    <w:rsid w:val="56EDD328"/>
    <w:rsid w:val="57166E3F"/>
    <w:rsid w:val="575B3825"/>
    <w:rsid w:val="5772C24D"/>
    <w:rsid w:val="57AA7DA5"/>
    <w:rsid w:val="57DB4C65"/>
    <w:rsid w:val="58367463"/>
    <w:rsid w:val="583EE712"/>
    <w:rsid w:val="584AA93B"/>
    <w:rsid w:val="585C2BE5"/>
    <w:rsid w:val="588D5419"/>
    <w:rsid w:val="58B49D4E"/>
    <w:rsid w:val="58F84F27"/>
    <w:rsid w:val="59037A73"/>
    <w:rsid w:val="5905E424"/>
    <w:rsid w:val="592B46F8"/>
    <w:rsid w:val="5942FD1B"/>
    <w:rsid w:val="594ECDEA"/>
    <w:rsid w:val="5959E0E2"/>
    <w:rsid w:val="5972433D"/>
    <w:rsid w:val="59B67B5D"/>
    <w:rsid w:val="59C018C4"/>
    <w:rsid w:val="59D7B33F"/>
    <w:rsid w:val="59DEF08B"/>
    <w:rsid w:val="5A057C51"/>
    <w:rsid w:val="5A13C87D"/>
    <w:rsid w:val="5A57B48E"/>
    <w:rsid w:val="5A66D060"/>
    <w:rsid w:val="5ACF6A29"/>
    <w:rsid w:val="5B85460D"/>
    <w:rsid w:val="5B8EA0B2"/>
    <w:rsid w:val="5B9EFBE3"/>
    <w:rsid w:val="5BB9DE53"/>
    <w:rsid w:val="5BC66C84"/>
    <w:rsid w:val="5C298B75"/>
    <w:rsid w:val="5C932FAD"/>
    <w:rsid w:val="5CA8BEEB"/>
    <w:rsid w:val="5D55ED81"/>
    <w:rsid w:val="5D57C0DA"/>
    <w:rsid w:val="5D7CCE67"/>
    <w:rsid w:val="5D93956E"/>
    <w:rsid w:val="5DC9EB9A"/>
    <w:rsid w:val="5DDA7147"/>
    <w:rsid w:val="5DF2619D"/>
    <w:rsid w:val="5DF26493"/>
    <w:rsid w:val="5E3E77BB"/>
    <w:rsid w:val="5E96EB37"/>
    <w:rsid w:val="5EA0CF86"/>
    <w:rsid w:val="5EB1CADC"/>
    <w:rsid w:val="5EF74D6A"/>
    <w:rsid w:val="5F9F47AA"/>
    <w:rsid w:val="60134B96"/>
    <w:rsid w:val="60170160"/>
    <w:rsid w:val="6045975F"/>
    <w:rsid w:val="60B5C64A"/>
    <w:rsid w:val="60F0778A"/>
    <w:rsid w:val="60F9F3EB"/>
    <w:rsid w:val="6130D2B8"/>
    <w:rsid w:val="61418CDC"/>
    <w:rsid w:val="614E83BC"/>
    <w:rsid w:val="614FEA4A"/>
    <w:rsid w:val="6175DADA"/>
    <w:rsid w:val="61785960"/>
    <w:rsid w:val="6185475A"/>
    <w:rsid w:val="61A18AA4"/>
    <w:rsid w:val="61AE5FB9"/>
    <w:rsid w:val="61BED1B7"/>
    <w:rsid w:val="6255CF42"/>
    <w:rsid w:val="62773F8B"/>
    <w:rsid w:val="62A8687F"/>
    <w:rsid w:val="62B3F224"/>
    <w:rsid w:val="62C5C0EB"/>
    <w:rsid w:val="6334B63F"/>
    <w:rsid w:val="633C6FF9"/>
    <w:rsid w:val="63522E32"/>
    <w:rsid w:val="6379967D"/>
    <w:rsid w:val="6386D046"/>
    <w:rsid w:val="6389F32D"/>
    <w:rsid w:val="63C4DE7D"/>
    <w:rsid w:val="640D5897"/>
    <w:rsid w:val="642D0B7B"/>
    <w:rsid w:val="644B045E"/>
    <w:rsid w:val="647E00A9"/>
    <w:rsid w:val="64866445"/>
    <w:rsid w:val="64C8CE76"/>
    <w:rsid w:val="64D773E5"/>
    <w:rsid w:val="64FED88F"/>
    <w:rsid w:val="65257E32"/>
    <w:rsid w:val="65265513"/>
    <w:rsid w:val="6540C3FD"/>
    <w:rsid w:val="654C445C"/>
    <w:rsid w:val="657890A4"/>
    <w:rsid w:val="662C6B44"/>
    <w:rsid w:val="6696B6DF"/>
    <w:rsid w:val="66B26EBC"/>
    <w:rsid w:val="66E808FD"/>
    <w:rsid w:val="6725E77C"/>
    <w:rsid w:val="677B5E9A"/>
    <w:rsid w:val="6792B62C"/>
    <w:rsid w:val="67A14735"/>
    <w:rsid w:val="67AA9D36"/>
    <w:rsid w:val="67F00EF4"/>
    <w:rsid w:val="681C183A"/>
    <w:rsid w:val="68577D78"/>
    <w:rsid w:val="6895721E"/>
    <w:rsid w:val="68C447D3"/>
    <w:rsid w:val="6901DF97"/>
    <w:rsid w:val="69427C76"/>
    <w:rsid w:val="69840D56"/>
    <w:rsid w:val="69908947"/>
    <w:rsid w:val="6A0215D1"/>
    <w:rsid w:val="6A7DC810"/>
    <w:rsid w:val="6A98B6D5"/>
    <w:rsid w:val="6AA793CC"/>
    <w:rsid w:val="6AA7B340"/>
    <w:rsid w:val="6ABE16F1"/>
    <w:rsid w:val="6AC3E169"/>
    <w:rsid w:val="6AF87503"/>
    <w:rsid w:val="6B6E9029"/>
    <w:rsid w:val="6BC3017E"/>
    <w:rsid w:val="6C0AE36B"/>
    <w:rsid w:val="6C46AC47"/>
    <w:rsid w:val="6C8506A5"/>
    <w:rsid w:val="6C972719"/>
    <w:rsid w:val="6CD0A7BE"/>
    <w:rsid w:val="6CEA44F8"/>
    <w:rsid w:val="6D37D007"/>
    <w:rsid w:val="6D39E323"/>
    <w:rsid w:val="6DD7974B"/>
    <w:rsid w:val="6DEB9F42"/>
    <w:rsid w:val="6DFD9698"/>
    <w:rsid w:val="6E3102D3"/>
    <w:rsid w:val="6E910C50"/>
    <w:rsid w:val="6EBA3058"/>
    <w:rsid w:val="6EC63C14"/>
    <w:rsid w:val="6ED7B99E"/>
    <w:rsid w:val="6F00EE72"/>
    <w:rsid w:val="6F0F0F52"/>
    <w:rsid w:val="6F5C7A1B"/>
    <w:rsid w:val="6F62906D"/>
    <w:rsid w:val="6F638741"/>
    <w:rsid w:val="6FB0F63E"/>
    <w:rsid w:val="6FB88837"/>
    <w:rsid w:val="6FBD1B1F"/>
    <w:rsid w:val="6FCF40C3"/>
    <w:rsid w:val="6FE525B5"/>
    <w:rsid w:val="70442C2B"/>
    <w:rsid w:val="7095FBEC"/>
    <w:rsid w:val="709DE29B"/>
    <w:rsid w:val="70AF7D8F"/>
    <w:rsid w:val="7101090D"/>
    <w:rsid w:val="710E9821"/>
    <w:rsid w:val="7152D5BD"/>
    <w:rsid w:val="715CE3FF"/>
    <w:rsid w:val="718583A8"/>
    <w:rsid w:val="71F48BFD"/>
    <w:rsid w:val="720A576D"/>
    <w:rsid w:val="720CDEF7"/>
    <w:rsid w:val="721A7CEC"/>
    <w:rsid w:val="725D440B"/>
    <w:rsid w:val="727BBE5C"/>
    <w:rsid w:val="72B76F08"/>
    <w:rsid w:val="72BF88AB"/>
    <w:rsid w:val="72F761E4"/>
    <w:rsid w:val="7300CA37"/>
    <w:rsid w:val="731EE3F8"/>
    <w:rsid w:val="733D2B4A"/>
    <w:rsid w:val="73DD4163"/>
    <w:rsid w:val="74725819"/>
    <w:rsid w:val="74797B56"/>
    <w:rsid w:val="749BB24C"/>
    <w:rsid w:val="74AA41A9"/>
    <w:rsid w:val="74ADC36E"/>
    <w:rsid w:val="74B93CDB"/>
    <w:rsid w:val="755BF83B"/>
    <w:rsid w:val="757B5400"/>
    <w:rsid w:val="757D97CD"/>
    <w:rsid w:val="75879C06"/>
    <w:rsid w:val="75B5A43D"/>
    <w:rsid w:val="75FB201C"/>
    <w:rsid w:val="76154BB7"/>
    <w:rsid w:val="7633313A"/>
    <w:rsid w:val="764C74F4"/>
    <w:rsid w:val="7651A7D9"/>
    <w:rsid w:val="7661C1B4"/>
    <w:rsid w:val="7700E3FE"/>
    <w:rsid w:val="77109EC9"/>
    <w:rsid w:val="77687368"/>
    <w:rsid w:val="778687DA"/>
    <w:rsid w:val="7797DE09"/>
    <w:rsid w:val="77A4D3BB"/>
    <w:rsid w:val="77BCE666"/>
    <w:rsid w:val="77C8BB76"/>
    <w:rsid w:val="78325D4D"/>
    <w:rsid w:val="7835F4C6"/>
    <w:rsid w:val="7841C791"/>
    <w:rsid w:val="7892DFF9"/>
    <w:rsid w:val="789DC9B6"/>
    <w:rsid w:val="78AD01BB"/>
    <w:rsid w:val="78C69B00"/>
    <w:rsid w:val="78C70E3A"/>
    <w:rsid w:val="78D1E106"/>
    <w:rsid w:val="78F1180B"/>
    <w:rsid w:val="794506D8"/>
    <w:rsid w:val="79540C66"/>
    <w:rsid w:val="79613DD2"/>
    <w:rsid w:val="796FD198"/>
    <w:rsid w:val="79842540"/>
    <w:rsid w:val="7993DB99"/>
    <w:rsid w:val="79AFF795"/>
    <w:rsid w:val="79BA28F5"/>
    <w:rsid w:val="79D9DF73"/>
    <w:rsid w:val="7A12A6A6"/>
    <w:rsid w:val="7A37C408"/>
    <w:rsid w:val="7A4E92C2"/>
    <w:rsid w:val="7A5470F0"/>
    <w:rsid w:val="7A590A56"/>
    <w:rsid w:val="7A6107EB"/>
    <w:rsid w:val="7A871B5E"/>
    <w:rsid w:val="7AE5F346"/>
    <w:rsid w:val="7AED6E40"/>
    <w:rsid w:val="7AEE7421"/>
    <w:rsid w:val="7B1E02E7"/>
    <w:rsid w:val="7B510659"/>
    <w:rsid w:val="7BDC0764"/>
    <w:rsid w:val="7C0D681F"/>
    <w:rsid w:val="7C182CD0"/>
    <w:rsid w:val="7C18A217"/>
    <w:rsid w:val="7C4625A8"/>
    <w:rsid w:val="7C64D013"/>
    <w:rsid w:val="7C959866"/>
    <w:rsid w:val="7CC235A6"/>
    <w:rsid w:val="7CD04E67"/>
    <w:rsid w:val="7CDA0425"/>
    <w:rsid w:val="7CE4656E"/>
    <w:rsid w:val="7D3A561B"/>
    <w:rsid w:val="7D8F645B"/>
    <w:rsid w:val="7D968E12"/>
    <w:rsid w:val="7E0FBF9F"/>
    <w:rsid w:val="7E1A9C90"/>
    <w:rsid w:val="7E444D28"/>
    <w:rsid w:val="7E7A03F2"/>
    <w:rsid w:val="7EAF5825"/>
    <w:rsid w:val="7F27CE6C"/>
    <w:rsid w:val="7F348767"/>
    <w:rsid w:val="7F954965"/>
    <w:rsid w:val="7FC3A4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E5E7068"/>
  <w15:chartTrackingRefBased/>
  <w15:docId w15:val="{DE6BF93A-EB17-4695-B85B-2A73E305AE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56041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F96056"/>
    <w:pPr>
      <w:keepNext/>
      <w:keepLines/>
      <w:numPr>
        <w:numId w:val="1"/>
      </w:numPr>
      <w:pBdr>
        <w:bottom w:val="single" w:sz="4" w:space="1" w:color="595959" w:themeColor="text1" w:themeTint="A6"/>
      </w:pBdr>
      <w:spacing w:before="360" w:after="160" w:line="259" w:lineRule="auto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  <w:lang w:eastAsia="ja-JP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96056"/>
    <w:pPr>
      <w:keepNext/>
      <w:keepLines/>
      <w:numPr>
        <w:ilvl w:val="1"/>
        <w:numId w:val="1"/>
      </w:numPr>
      <w:spacing w:before="360" w:line="259" w:lineRule="auto"/>
      <w:outlineLvl w:val="1"/>
    </w:pPr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  <w:lang w:eastAsia="ja-JP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96056"/>
    <w:pPr>
      <w:keepNext/>
      <w:keepLines/>
      <w:numPr>
        <w:ilvl w:val="2"/>
        <w:numId w:val="1"/>
      </w:numPr>
      <w:spacing w:before="200" w:line="259" w:lineRule="auto"/>
      <w:outlineLvl w:val="2"/>
    </w:pPr>
    <w:rPr>
      <w:rFonts w:asciiTheme="majorHAnsi" w:eastAsiaTheme="majorEastAsia" w:hAnsiTheme="majorHAnsi" w:cstheme="majorBidi"/>
      <w:b/>
      <w:bCs/>
      <w:color w:val="000000" w:themeColor="text1"/>
      <w:sz w:val="22"/>
      <w:szCs w:val="22"/>
      <w:lang w:eastAsia="ja-JP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96056"/>
    <w:pPr>
      <w:keepNext/>
      <w:keepLines/>
      <w:numPr>
        <w:ilvl w:val="3"/>
        <w:numId w:val="1"/>
      </w:numPr>
      <w:spacing w:before="200" w:line="259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  <w:sz w:val="22"/>
      <w:szCs w:val="22"/>
      <w:lang w:eastAsia="ja-JP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F96056"/>
    <w:pPr>
      <w:keepNext/>
      <w:keepLines/>
      <w:numPr>
        <w:ilvl w:val="4"/>
        <w:numId w:val="1"/>
      </w:numPr>
      <w:spacing w:before="200" w:line="259" w:lineRule="auto"/>
      <w:outlineLvl w:val="4"/>
    </w:pPr>
    <w:rPr>
      <w:rFonts w:asciiTheme="majorHAnsi" w:eastAsiaTheme="majorEastAsia" w:hAnsiTheme="majorHAnsi" w:cstheme="majorBidi"/>
      <w:color w:val="323E4F" w:themeColor="text2" w:themeShade="BF"/>
      <w:sz w:val="22"/>
      <w:szCs w:val="22"/>
      <w:lang w:eastAsia="ja-JP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96056"/>
    <w:pPr>
      <w:keepNext/>
      <w:keepLines/>
      <w:numPr>
        <w:ilvl w:val="5"/>
        <w:numId w:val="1"/>
      </w:numPr>
      <w:spacing w:before="200" w:line="259" w:lineRule="auto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  <w:sz w:val="22"/>
      <w:szCs w:val="22"/>
      <w:lang w:eastAsia="ja-JP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96056"/>
    <w:pPr>
      <w:keepNext/>
      <w:keepLines/>
      <w:numPr>
        <w:ilvl w:val="6"/>
        <w:numId w:val="1"/>
      </w:numPr>
      <w:spacing w:before="200" w:line="259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2"/>
      <w:szCs w:val="22"/>
      <w:lang w:eastAsia="ja-JP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96056"/>
    <w:pPr>
      <w:keepNext/>
      <w:keepLines/>
      <w:numPr>
        <w:ilvl w:val="7"/>
        <w:numId w:val="1"/>
      </w:numPr>
      <w:spacing w:before="200" w:line="259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ja-JP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96056"/>
    <w:pPr>
      <w:keepNext/>
      <w:keepLines/>
      <w:numPr>
        <w:ilvl w:val="8"/>
        <w:numId w:val="1"/>
      </w:numPr>
      <w:spacing w:before="200" w:line="259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ja-JP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F96056"/>
    <w:pPr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  <w:lang w:eastAsia="ja-JP"/>
    </w:rPr>
  </w:style>
  <w:style w:type="character" w:customStyle="1" w:styleId="TtuloCar">
    <w:name w:val="Título Car"/>
    <w:basedOn w:val="Fuentedeprrafopredeter"/>
    <w:link w:val="Ttulo"/>
    <w:uiPriority w:val="10"/>
    <w:rsid w:val="00F96056"/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Ttulo1Car">
    <w:name w:val="Título 1 Car"/>
    <w:basedOn w:val="Fuentedeprrafopredeter"/>
    <w:link w:val="Ttulo1"/>
    <w:uiPriority w:val="9"/>
    <w:rsid w:val="00F96056"/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character" w:customStyle="1" w:styleId="Ttulo2Car">
    <w:name w:val="Título 2 Car"/>
    <w:basedOn w:val="Fuentedeprrafopredeter"/>
    <w:link w:val="Ttulo2"/>
    <w:uiPriority w:val="9"/>
    <w:rsid w:val="00F96056"/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paragraph" w:styleId="Prrafodelista">
    <w:name w:val="List Paragraph"/>
    <w:basedOn w:val="Normal"/>
    <w:uiPriority w:val="34"/>
    <w:qFormat/>
    <w:rsid w:val="007D6AE1"/>
    <w:pPr>
      <w:spacing w:after="160" w:line="259" w:lineRule="auto"/>
      <w:ind w:left="720"/>
      <w:contextualSpacing/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Ttulo3Car">
    <w:name w:val="Título 3 Car"/>
    <w:basedOn w:val="Fuentedeprrafopredeter"/>
    <w:link w:val="Ttulo3"/>
    <w:uiPriority w:val="9"/>
    <w:rsid w:val="00F96056"/>
    <w:rPr>
      <w:rFonts w:asciiTheme="majorHAnsi" w:eastAsiaTheme="majorEastAsia" w:hAnsiTheme="majorHAnsi" w:cstheme="majorBidi"/>
      <w:b/>
      <w:bCs/>
      <w:color w:val="000000" w:themeColor="text1"/>
    </w:rPr>
  </w:style>
  <w:style w:type="character" w:customStyle="1" w:styleId="Ttulo4Car">
    <w:name w:val="Título 4 Car"/>
    <w:basedOn w:val="Fuentedeprrafopredeter"/>
    <w:link w:val="Ttulo4"/>
    <w:uiPriority w:val="9"/>
    <w:rsid w:val="00F96056"/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F96056"/>
    <w:rPr>
      <w:rFonts w:asciiTheme="majorHAnsi" w:eastAsiaTheme="majorEastAsia" w:hAnsiTheme="majorHAnsi" w:cstheme="majorBidi"/>
      <w:color w:val="323E4F" w:themeColor="text2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96056"/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96056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96056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96056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Descripcin">
    <w:name w:val="caption"/>
    <w:basedOn w:val="Normal"/>
    <w:next w:val="Normal"/>
    <w:uiPriority w:val="35"/>
    <w:unhideWhenUsed/>
    <w:qFormat/>
    <w:rsid w:val="00F96056"/>
    <w:pPr>
      <w:spacing w:after="200"/>
    </w:pPr>
    <w:rPr>
      <w:rFonts w:asciiTheme="minorHAnsi" w:eastAsiaTheme="minorEastAsia" w:hAnsiTheme="minorHAnsi" w:cstheme="minorBidi"/>
      <w:i/>
      <w:iCs/>
      <w:color w:val="44546A" w:themeColor="text2"/>
      <w:sz w:val="18"/>
      <w:szCs w:val="18"/>
      <w:lang w:eastAsia="ja-JP"/>
    </w:rPr>
  </w:style>
  <w:style w:type="paragraph" w:styleId="Subttulo">
    <w:name w:val="Subtitle"/>
    <w:basedOn w:val="Normal"/>
    <w:next w:val="Normal"/>
    <w:link w:val="SubttuloCar"/>
    <w:uiPriority w:val="11"/>
    <w:qFormat/>
    <w:rsid w:val="00F96056"/>
    <w:pPr>
      <w:numPr>
        <w:ilvl w:val="1"/>
      </w:numPr>
      <w:spacing w:after="160" w:line="259" w:lineRule="auto"/>
    </w:pPr>
    <w:rPr>
      <w:rFonts w:asciiTheme="minorHAnsi" w:eastAsiaTheme="minorEastAsia" w:hAnsiTheme="minorHAnsi" w:cstheme="minorBidi"/>
      <w:color w:val="5A5A5A" w:themeColor="text1" w:themeTint="A5"/>
      <w:spacing w:val="10"/>
      <w:sz w:val="22"/>
      <w:szCs w:val="22"/>
      <w:lang w:eastAsia="ja-JP"/>
    </w:rPr>
  </w:style>
  <w:style w:type="character" w:customStyle="1" w:styleId="SubttuloCar">
    <w:name w:val="Subtítulo Car"/>
    <w:basedOn w:val="Fuentedeprrafopredeter"/>
    <w:link w:val="Subttulo"/>
    <w:uiPriority w:val="11"/>
    <w:rsid w:val="00F96056"/>
    <w:rPr>
      <w:color w:val="5A5A5A" w:themeColor="text1" w:themeTint="A5"/>
      <w:spacing w:val="10"/>
    </w:rPr>
  </w:style>
  <w:style w:type="character" w:styleId="Textoennegrita">
    <w:name w:val="Strong"/>
    <w:basedOn w:val="Fuentedeprrafopredeter"/>
    <w:uiPriority w:val="22"/>
    <w:qFormat/>
    <w:rsid w:val="00F96056"/>
    <w:rPr>
      <w:b/>
      <w:bCs/>
      <w:color w:val="000000" w:themeColor="text1"/>
    </w:rPr>
  </w:style>
  <w:style w:type="character" w:styleId="nfasis">
    <w:name w:val="Emphasis"/>
    <w:basedOn w:val="Fuentedeprrafopredeter"/>
    <w:uiPriority w:val="20"/>
    <w:qFormat/>
    <w:rsid w:val="00F96056"/>
    <w:rPr>
      <w:i/>
      <w:iCs/>
      <w:color w:val="auto"/>
    </w:rPr>
  </w:style>
  <w:style w:type="paragraph" w:styleId="Sinespaciado">
    <w:name w:val="No Spacing"/>
    <w:uiPriority w:val="1"/>
    <w:qFormat/>
    <w:rsid w:val="00F96056"/>
    <w:pPr>
      <w:spacing w:after="0" w:line="240" w:lineRule="auto"/>
    </w:pPr>
  </w:style>
  <w:style w:type="paragraph" w:styleId="Cita">
    <w:name w:val="Quote"/>
    <w:basedOn w:val="Normal"/>
    <w:next w:val="Normal"/>
    <w:link w:val="CitaCar"/>
    <w:uiPriority w:val="29"/>
    <w:qFormat/>
    <w:rsid w:val="00F96056"/>
    <w:pPr>
      <w:spacing w:before="160" w:after="160" w:line="259" w:lineRule="auto"/>
      <w:ind w:left="720" w:right="720"/>
    </w:pPr>
    <w:rPr>
      <w:rFonts w:asciiTheme="minorHAnsi" w:eastAsiaTheme="minorEastAsia" w:hAnsiTheme="minorHAnsi" w:cstheme="minorBidi"/>
      <w:i/>
      <w:iCs/>
      <w:color w:val="000000" w:themeColor="text1"/>
      <w:sz w:val="22"/>
      <w:szCs w:val="22"/>
      <w:lang w:eastAsia="ja-JP"/>
    </w:rPr>
  </w:style>
  <w:style w:type="character" w:customStyle="1" w:styleId="CitaCar">
    <w:name w:val="Cita Car"/>
    <w:basedOn w:val="Fuentedeprrafopredeter"/>
    <w:link w:val="Cita"/>
    <w:uiPriority w:val="29"/>
    <w:rsid w:val="00F96056"/>
    <w:rPr>
      <w:i/>
      <w:iCs/>
      <w:color w:val="000000" w:themeColor="text1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96056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 w:line="259" w:lineRule="auto"/>
      <w:ind w:left="936" w:right="936"/>
      <w:jc w:val="center"/>
    </w:pPr>
    <w:rPr>
      <w:rFonts w:asciiTheme="minorHAnsi" w:eastAsiaTheme="minorEastAsia" w:hAnsiTheme="minorHAnsi" w:cstheme="minorBidi"/>
      <w:color w:val="000000" w:themeColor="text1"/>
      <w:sz w:val="22"/>
      <w:szCs w:val="22"/>
      <w:lang w:eastAsia="ja-JP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96056"/>
    <w:rPr>
      <w:color w:val="000000" w:themeColor="text1"/>
      <w:shd w:val="clear" w:color="auto" w:fill="F2F2F2" w:themeFill="background1" w:themeFillShade="F2"/>
    </w:rPr>
  </w:style>
  <w:style w:type="character" w:styleId="nfasissutil">
    <w:name w:val="Subtle Emphasis"/>
    <w:basedOn w:val="Fuentedeprrafopredeter"/>
    <w:uiPriority w:val="19"/>
    <w:qFormat/>
    <w:rsid w:val="00F96056"/>
    <w:rPr>
      <w:i/>
      <w:iCs/>
      <w:color w:val="404040" w:themeColor="text1" w:themeTint="BF"/>
    </w:rPr>
  </w:style>
  <w:style w:type="character" w:styleId="nfasisintenso">
    <w:name w:val="Intense Emphasis"/>
    <w:basedOn w:val="Fuentedeprrafopredeter"/>
    <w:uiPriority w:val="21"/>
    <w:qFormat/>
    <w:rsid w:val="00F96056"/>
    <w:rPr>
      <w:b/>
      <w:bCs/>
      <w:i/>
      <w:iCs/>
      <w:caps/>
    </w:rPr>
  </w:style>
  <w:style w:type="character" w:styleId="Referenciasutil">
    <w:name w:val="Subtle Reference"/>
    <w:basedOn w:val="Fuentedeprrafopredeter"/>
    <w:uiPriority w:val="31"/>
    <w:qFormat/>
    <w:rsid w:val="00F96056"/>
    <w:rPr>
      <w:smallCaps/>
      <w:color w:val="404040" w:themeColor="text1" w:themeTint="BF"/>
      <w:u w:val="single" w:color="7F7F7F" w:themeColor="text1" w:themeTint="80"/>
    </w:rPr>
  </w:style>
  <w:style w:type="character" w:styleId="Referenciaintensa">
    <w:name w:val="Intense Reference"/>
    <w:basedOn w:val="Fuentedeprrafopredeter"/>
    <w:uiPriority w:val="32"/>
    <w:qFormat/>
    <w:rsid w:val="00F96056"/>
    <w:rPr>
      <w:b/>
      <w:bCs/>
      <w:smallCaps/>
      <w:u w:val="single"/>
    </w:rPr>
  </w:style>
  <w:style w:type="character" w:styleId="Ttulodellibro">
    <w:name w:val="Book Title"/>
    <w:basedOn w:val="Fuentedeprrafopredeter"/>
    <w:uiPriority w:val="33"/>
    <w:qFormat/>
    <w:rsid w:val="00F96056"/>
    <w:rPr>
      <w:b w:val="0"/>
      <w:bCs w:val="0"/>
      <w:smallCaps/>
      <w:spacing w:val="5"/>
    </w:rPr>
  </w:style>
  <w:style w:type="paragraph" w:styleId="TtuloTDC">
    <w:name w:val="TOC Heading"/>
    <w:basedOn w:val="Ttulo1"/>
    <w:next w:val="Normal"/>
    <w:uiPriority w:val="39"/>
    <w:semiHidden/>
    <w:unhideWhenUsed/>
    <w:qFormat/>
    <w:rsid w:val="00F96056"/>
    <w:pPr>
      <w:outlineLvl w:val="9"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C52DE4"/>
    <w:rPr>
      <w:rFonts w:ascii="Segoe UI" w:eastAsiaTheme="minorEastAsia" w:hAnsi="Segoe UI" w:cs="Segoe UI"/>
      <w:sz w:val="18"/>
      <w:szCs w:val="18"/>
      <w:lang w:eastAsia="ja-JP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52DE4"/>
    <w:rPr>
      <w:rFonts w:ascii="Segoe UI" w:hAnsi="Segoe UI" w:cs="Segoe UI"/>
      <w:sz w:val="18"/>
      <w:szCs w:val="18"/>
    </w:rPr>
  </w:style>
  <w:style w:type="table" w:styleId="Tablaconcuadrcula">
    <w:name w:val="Table Grid"/>
    <w:basedOn w:val="Tablanormal"/>
    <w:uiPriority w:val="59"/>
    <w:rsid w:val="00787D1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delista6concolores">
    <w:name w:val="List Table 6 Colorful"/>
    <w:basedOn w:val="Tablanormal"/>
    <w:uiPriority w:val="51"/>
    <w:rsid w:val="00BB305F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Tabladelista6concolores-nfasis3">
    <w:name w:val="List Table 6 Colorful Accent 3"/>
    <w:basedOn w:val="Tablanormal"/>
    <w:uiPriority w:val="51"/>
    <w:rsid w:val="00BB305F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  <w:tblBorders>
        <w:top w:val="single" w:sz="4" w:space="0" w:color="A5A5A5" w:themeColor="accent3"/>
        <w:bottom w:val="single" w:sz="4" w:space="0" w:color="A5A5A5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A5A5A5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character" w:styleId="Hipervnculo">
    <w:name w:val="Hyperlink"/>
    <w:basedOn w:val="Fuentedeprrafopredeter"/>
    <w:uiPriority w:val="99"/>
    <w:unhideWhenUsed/>
    <w:rsid w:val="009B0A35"/>
    <w:rPr>
      <w:color w:val="0563C1" w:themeColor="hyperlink"/>
      <w:u w:val="single"/>
    </w:rPr>
  </w:style>
  <w:style w:type="character" w:customStyle="1" w:styleId="UnresolvedMention1">
    <w:name w:val="Unresolved Mention1"/>
    <w:basedOn w:val="Fuentedeprrafopredeter"/>
    <w:uiPriority w:val="99"/>
    <w:semiHidden/>
    <w:unhideWhenUsed/>
    <w:rsid w:val="009B0A35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824753"/>
    <w:rPr>
      <w:color w:val="954F72" w:themeColor="followedHyperlink"/>
      <w:u w:val="single"/>
    </w:rPr>
  </w:style>
  <w:style w:type="paragraph" w:styleId="Encabezado">
    <w:name w:val="header"/>
    <w:basedOn w:val="Normal"/>
    <w:link w:val="EncabezadoCar"/>
    <w:uiPriority w:val="99"/>
    <w:unhideWhenUsed/>
    <w:rsid w:val="00480688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EncabezadoCar">
    <w:name w:val="Encabezado Car"/>
    <w:basedOn w:val="Fuentedeprrafopredeter"/>
    <w:link w:val="Encabezado"/>
    <w:uiPriority w:val="99"/>
    <w:rsid w:val="00480688"/>
  </w:style>
  <w:style w:type="paragraph" w:styleId="Piedepgina">
    <w:name w:val="footer"/>
    <w:basedOn w:val="Normal"/>
    <w:link w:val="PiedepginaCar"/>
    <w:uiPriority w:val="99"/>
    <w:unhideWhenUsed/>
    <w:rsid w:val="00480688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  <w:sz w:val="22"/>
      <w:szCs w:val="22"/>
      <w:lang w:eastAsia="ja-JP"/>
    </w:rPr>
  </w:style>
  <w:style w:type="character" w:customStyle="1" w:styleId="PiedepginaCar">
    <w:name w:val="Pie de página Car"/>
    <w:basedOn w:val="Fuentedeprrafopredeter"/>
    <w:link w:val="Piedepgina"/>
    <w:uiPriority w:val="99"/>
    <w:rsid w:val="00480688"/>
  </w:style>
  <w:style w:type="character" w:customStyle="1" w:styleId="UnresolvedMention">
    <w:name w:val="Unresolved Mention"/>
    <w:basedOn w:val="Fuentedeprrafopredeter"/>
    <w:uiPriority w:val="99"/>
    <w:semiHidden/>
    <w:unhideWhenUsed/>
    <w:rsid w:val="00D9018D"/>
    <w:rPr>
      <w:color w:val="605E5C"/>
      <w:shd w:val="clear" w:color="auto" w:fill="E1DFDD"/>
    </w:rPr>
  </w:style>
  <w:style w:type="character" w:styleId="Refdecomentario">
    <w:name w:val="annotation reference"/>
    <w:basedOn w:val="Fuentedeprrafopredeter"/>
    <w:uiPriority w:val="99"/>
    <w:semiHidden/>
    <w:unhideWhenUsed/>
    <w:rsid w:val="00E041D3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E041D3"/>
    <w:pPr>
      <w:spacing w:after="160"/>
    </w:pPr>
    <w:rPr>
      <w:rFonts w:asciiTheme="minorHAnsi" w:eastAsiaTheme="minorEastAsia" w:hAnsiTheme="minorHAnsi" w:cstheme="minorBidi"/>
      <w:sz w:val="20"/>
      <w:szCs w:val="20"/>
      <w:lang w:eastAsia="ja-JP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E041D3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041D3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041D3"/>
    <w:rPr>
      <w:b/>
      <w:bCs/>
      <w:sz w:val="20"/>
      <w:szCs w:val="20"/>
    </w:rPr>
  </w:style>
  <w:style w:type="paragraph" w:styleId="Bibliografa">
    <w:name w:val="Bibliography"/>
    <w:basedOn w:val="Normal"/>
    <w:next w:val="Normal"/>
    <w:uiPriority w:val="37"/>
    <w:unhideWhenUsed/>
    <w:rsid w:val="00F53D0F"/>
    <w:pPr>
      <w:tabs>
        <w:tab w:val="left" w:pos="384"/>
      </w:tabs>
      <w:ind w:left="384" w:hanging="384"/>
    </w:pPr>
    <w:rPr>
      <w:rFonts w:asciiTheme="minorHAnsi" w:eastAsiaTheme="minorEastAsia" w:hAnsiTheme="minorHAnsi" w:cstheme="minorBidi"/>
      <w:sz w:val="22"/>
      <w:szCs w:val="22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37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802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744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420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220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70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7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71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03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973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1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680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4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9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302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3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2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58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74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5802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680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62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30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64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0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2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06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675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52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50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37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29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857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09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070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994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027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089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6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520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424504">
          <w:marLeft w:val="806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390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82015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41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098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007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2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45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5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0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334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181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54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3212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96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38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48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027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08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1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57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942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25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47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87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06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6350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8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160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63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91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823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0811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376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9424050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81911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914076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82088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9151755">
          <w:marLeft w:val="360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164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798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70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72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04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394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5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090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352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71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24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3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8690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26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541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378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64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646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8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72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76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789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4897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3903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6735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40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227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758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27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115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1127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390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0835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14853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0990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484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611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80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SFAM 2">
      <a:majorFont>
        <a:latin typeface="Lucida Console"/>
        <a:ea typeface="Yu Gothic"/>
        <a:cs typeface=""/>
      </a:majorFont>
      <a:minorFont>
        <a:latin typeface="Consolas"/>
        <a:ea typeface="Yu Mincho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3858CF01A2EF24688B692775F4C60A4" ma:contentTypeVersion="9" ma:contentTypeDescription="Create a new document." ma:contentTypeScope="" ma:versionID="31500ac2e1da48b0147ec76939bafb81">
  <xsd:schema xmlns:xsd="http://www.w3.org/2001/XMLSchema" xmlns:xs="http://www.w3.org/2001/XMLSchema" xmlns:p="http://schemas.microsoft.com/office/2006/metadata/properties" xmlns:ns2="164883f8-7691-4ecf-b54a-664c0d0edefe" xmlns:ns3="85e30bcc-d76c-4413-8e4d-2dce22fb0743" targetNamespace="http://schemas.microsoft.com/office/2006/metadata/properties" ma:root="true" ma:fieldsID="f6d3eb629d37c57c78dcb610e763d757" ns2:_="" ns3:_="">
    <xsd:import namespace="164883f8-7691-4ecf-b54a-664c0d0edefe"/>
    <xsd:import namespace="85e30bcc-d76c-4413-8e4d-2dce22fb0743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4883f8-7691-4ecf-b54a-664c0d0edef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5e30bcc-d76c-4413-8e4d-2dce22fb0743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85e30bcc-d76c-4413-8e4d-2dce22fb0743">
      <UserInfo>
        <DisplayName>Dario Ernesto Correal Torres</DisplayName>
        <AccountId>15</AccountId>
        <AccountType/>
      </UserInfo>
      <UserInfo>
        <DisplayName>Mario  Fernando De la rosa Rosero</DisplayName>
        <AccountId>16</AccountId>
        <AccountType/>
      </UserInfo>
      <UserInfo>
        <DisplayName>Juan Pablo Fernandez Ramirez</DisplayName>
        <AccountId>14</AccountId>
        <AccountType/>
      </UserInfo>
      <UserInfo>
        <DisplayName>Luis Esteban Florez Salamanca</DisplayName>
        <AccountId>33</AccountId>
        <AccountType/>
      </UserInfo>
    </SharedWithUsers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2390E0E-C2C9-4F34-BA11-CB4230FF1C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164883f8-7691-4ecf-b54a-664c0d0edefe"/>
    <ds:schemaRef ds:uri="85e30bcc-d76c-4413-8e4d-2dce22fb074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3B4676A-CA48-4E6B-BABE-1535A7A288F6}">
  <ds:schemaRefs>
    <ds:schemaRef ds:uri="http://schemas.microsoft.com/office/2006/metadata/properties"/>
    <ds:schemaRef ds:uri="http://schemas.microsoft.com/office/infopath/2007/PartnerControls"/>
    <ds:schemaRef ds:uri="85e30bcc-d76c-4413-8e4d-2dce22fb0743"/>
  </ds:schemaRefs>
</ds:datastoreItem>
</file>

<file path=customXml/itemProps3.xml><?xml version="1.0" encoding="utf-8"?>
<ds:datastoreItem xmlns:ds="http://schemas.openxmlformats.org/officeDocument/2006/customXml" ds:itemID="{58AFF83A-2C1F-4B0C-9BCE-EE49F522634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58D7F1-0228-4759-AD90-5517677487BB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/>
</file>

<file path=docMetadata/LabelInfo0.xml><?xml version="1.0" encoding="utf-8"?>
<clbl:labelList xmlns:clbl="http://schemas.microsoft.com/office/2020/mipLabelMetadata"/>
</file>

<file path=docMetadata/LabelInfo1.xml><?xml version="1.0" encoding="utf-8"?>
<clbl:labelList xmlns:clbl="http://schemas.microsoft.com/office/2020/mipLabelMetadata"/>
</file>

<file path=docMetadata/LabelInfo10.xml><?xml version="1.0" encoding="utf-8"?>
<clbl:labelList xmlns:clbl="http://schemas.microsoft.com/office/2020/mipLabelMetadata"/>
</file>

<file path=docMetadata/LabelInfo11.xml><?xml version="1.0" encoding="utf-8"?>
<clbl:labelList xmlns:clbl="http://schemas.microsoft.com/office/2020/mipLabelMetadata"/>
</file>

<file path=docMetadata/LabelInfo12.xml><?xml version="1.0" encoding="utf-8"?>
<clbl:labelList xmlns:clbl="http://schemas.microsoft.com/office/2020/mipLabelMetadata"/>
</file>

<file path=docMetadata/LabelInfo13.xml><?xml version="1.0" encoding="utf-8"?>
<clbl:labelList xmlns:clbl="http://schemas.microsoft.com/office/2020/mipLabelMetadata"/>
</file>

<file path=docMetadata/LabelInfo2.xml><?xml version="1.0" encoding="utf-8"?>
<clbl:labelList xmlns:clbl="http://schemas.microsoft.com/office/2020/mipLabelMetadata"/>
</file>

<file path=docMetadata/LabelInfo3.xml><?xml version="1.0" encoding="utf-8"?>
<clbl:labelList xmlns:clbl="http://schemas.microsoft.com/office/2020/mipLabelMetadata"/>
</file>

<file path=docMetadata/LabelInfo4.xml><?xml version="1.0" encoding="utf-8"?>
<clbl:labelList xmlns:clbl="http://schemas.microsoft.com/office/2020/mipLabelMetadata"/>
</file>

<file path=docMetadata/LabelInfo5.xml><?xml version="1.0" encoding="utf-8"?>
<clbl:labelList xmlns:clbl="http://schemas.microsoft.com/office/2020/mipLabelMetadata"/>
</file>

<file path=docMetadata/LabelInfo6.xml><?xml version="1.0" encoding="utf-8"?>
<clbl:labelList xmlns:clbl="http://schemas.microsoft.com/office/2020/mipLabelMetadata"/>
</file>

<file path=docMetadata/LabelInfo7.xml><?xml version="1.0" encoding="utf-8"?>
<clbl:labelList xmlns:clbl="http://schemas.microsoft.com/office/2020/mipLabelMetadata"/>
</file>

<file path=docMetadata/LabelInfo8.xml><?xml version="1.0" encoding="utf-8"?>
<clbl:labelList xmlns:clbl="http://schemas.microsoft.com/office/2020/mipLabelMetadata"/>
</file>

<file path=docMetadata/LabelInfo9.xml><?xml version="1.0" encoding="utf-8"?>
<clbl:labelList xmlns:clbl="http://schemas.microsoft.com/office/2020/mipLabelMetadata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310</Words>
  <Characters>1706</Characters>
  <Application>Microsoft Office Word</Application>
  <DocSecurity>0</DocSecurity>
  <Lines>14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2</CharactersWithSpaces>
  <SharedDoc>false</SharedDoc>
  <HLinks>
    <vt:vector size="6" baseType="variant">
      <vt:variant>
        <vt:i4>5505024</vt:i4>
      </vt:variant>
      <vt:variant>
        <vt:i4>0</vt:i4>
      </vt:variant>
      <vt:variant>
        <vt:i4>0</vt:i4>
      </vt:variant>
      <vt:variant>
        <vt:i4>5</vt:i4>
      </vt:variant>
      <vt:variant>
        <vt:lpwstr>https://github.com/ISIS1225DEVS/Reto4-202020-Template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ntiago Felipe Arteaga Martin</dc:creator>
  <cp:keywords/>
  <dc:description/>
  <cp:lastModifiedBy>usuario</cp:lastModifiedBy>
  <cp:revision>2</cp:revision>
  <dcterms:created xsi:type="dcterms:W3CDTF">2020-11-12T04:41:00Z</dcterms:created>
  <dcterms:modified xsi:type="dcterms:W3CDTF">2020-11-12T04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3858CF01A2EF24688B692775F4C60A4</vt:lpwstr>
  </property>
  <property fmtid="{D5CDD505-2E9C-101B-9397-08002B2CF9AE}" pid="3" name="ZOTERO_PREF_1">
    <vt:lpwstr>&lt;data data-version="3" zotero-version="5.0.89"&gt;&lt;session id="cz9P5426"/&gt;&lt;style id="http://www.zotero.org/styles/ieee" locale="es-MX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